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0A953A" w14:textId="77777777" w:rsidR="00AD66E9" w:rsidRPr="009B68D2" w:rsidRDefault="00AD66E9" w:rsidP="00DB62C0">
      <w:pPr>
        <w:spacing w:line="360" w:lineRule="auto"/>
        <w:jc w:val="both"/>
        <w:rPr>
          <w:i/>
          <w:lang w:val="en-US"/>
        </w:rPr>
      </w:pPr>
      <w:proofErr w:type="spellStart"/>
      <w:r>
        <w:rPr>
          <w:i/>
          <w:lang w:val="en-US"/>
        </w:rPr>
        <w:t>Typologizing</w:t>
      </w:r>
      <w:proofErr w:type="spellEnd"/>
      <w:r>
        <w:rPr>
          <w:i/>
          <w:lang w:val="en-US"/>
        </w:rPr>
        <w:t xml:space="preserve"> OECD</w:t>
      </w:r>
      <w:r w:rsidRPr="009B68D2">
        <w:rPr>
          <w:i/>
          <w:lang w:val="en-US"/>
        </w:rPr>
        <w:t xml:space="preserve"> Long-Term Care Systems</w:t>
      </w:r>
    </w:p>
    <w:p w14:paraId="520B98F4" w14:textId="77777777" w:rsidR="00AD66E9" w:rsidRDefault="00AD66E9" w:rsidP="00DB62C0">
      <w:pPr>
        <w:spacing w:line="360" w:lineRule="auto"/>
        <w:jc w:val="both"/>
        <w:rPr>
          <w:b/>
          <w:lang w:val="en-GB"/>
        </w:rPr>
      </w:pPr>
    </w:p>
    <w:p w14:paraId="21F79C0A" w14:textId="77777777" w:rsidR="00AD66E9" w:rsidRPr="00AD66E9" w:rsidRDefault="00AD66E9" w:rsidP="00DB62C0">
      <w:pPr>
        <w:spacing w:line="360" w:lineRule="auto"/>
        <w:jc w:val="both"/>
        <w:rPr>
          <w:b/>
          <w:lang w:val="en-GB"/>
        </w:rPr>
      </w:pPr>
      <w:r w:rsidRPr="00AD66E9">
        <w:rPr>
          <w:b/>
          <w:lang w:val="en-GB"/>
        </w:rPr>
        <w:t>Abst</w:t>
      </w:r>
      <w:r>
        <w:rPr>
          <w:b/>
          <w:lang w:val="en-GB"/>
        </w:rPr>
        <w:t>ra</w:t>
      </w:r>
      <w:r w:rsidRPr="00AD66E9">
        <w:rPr>
          <w:b/>
          <w:lang w:val="en-GB"/>
        </w:rPr>
        <w:t>ct</w:t>
      </w:r>
    </w:p>
    <w:p w14:paraId="3329E57B" w14:textId="3E01686F" w:rsidR="00AD66E9" w:rsidRPr="009B68D2" w:rsidRDefault="00AD66E9" w:rsidP="00DB62C0">
      <w:pPr>
        <w:spacing w:line="360" w:lineRule="auto"/>
        <w:jc w:val="both"/>
        <w:rPr>
          <w:lang w:val="en-GB"/>
        </w:rPr>
      </w:pPr>
      <w:r>
        <w:rPr>
          <w:lang w:val="en-GB"/>
        </w:rPr>
        <w:t xml:space="preserve">Providing long-term care (LTC) to the elderly is a major challenge for all welfare states. The financing, provision, regulation, accessibility and performance of LTC systems differ widely across countries, however. To address differences and similarities in these dimensions systematically, we aim to </w:t>
      </w:r>
      <w:proofErr w:type="spellStart"/>
      <w:r>
        <w:rPr>
          <w:lang w:val="en-GB"/>
        </w:rPr>
        <w:t>typologize</w:t>
      </w:r>
      <w:proofErr w:type="spellEnd"/>
      <w:r>
        <w:rPr>
          <w:lang w:val="en-GB"/>
        </w:rPr>
        <w:t xml:space="preserve"> OECD LTC systems. Due to the maturation, economization and marketization of LTC systems an updated and extended typology is needed. Furthermore, compared to earlier typologies, we make three advancements. First, earlier typologies focus </w:t>
      </w:r>
      <w:r w:rsidR="00272AF4">
        <w:rPr>
          <w:lang w:val="en-GB"/>
        </w:rPr>
        <w:t xml:space="preserve">often </w:t>
      </w:r>
      <w:r>
        <w:rPr>
          <w:lang w:val="en-GB"/>
        </w:rPr>
        <w:t xml:space="preserve">either on social services in general or on one aspect of LTC such as migration or family caregiving. Our approach clearly focuses on characteristics of LTC </w:t>
      </w:r>
      <w:r w:rsidRPr="006E558F">
        <w:rPr>
          <w:i/>
          <w:lang w:val="en-GB"/>
        </w:rPr>
        <w:t>institutions</w:t>
      </w:r>
      <w:r>
        <w:rPr>
          <w:lang w:val="en-GB"/>
        </w:rPr>
        <w:t xml:space="preserve">. Second, earlier typologies used either solely quantitative OECD or Eurostat data </w:t>
      </w:r>
      <w:r w:rsidRPr="006E558F">
        <w:rPr>
          <w:lang w:val="en-GB"/>
        </w:rPr>
        <w:t>or</w:t>
      </w:r>
      <w:r>
        <w:rPr>
          <w:lang w:val="en-GB"/>
        </w:rPr>
        <w:t xml:space="preserve"> data on institutional and regulatory aspects of LTC systems. We integrate both approaches by using quantitative OCED data on </w:t>
      </w:r>
      <w:r w:rsidR="00272AF4">
        <w:rPr>
          <w:lang w:val="en-GB"/>
        </w:rPr>
        <w:t>supply, Type of provision, performance</w:t>
      </w:r>
      <w:r w:rsidR="0033302D">
        <w:rPr>
          <w:lang w:val="en-GB"/>
        </w:rPr>
        <w:t xml:space="preserve"> </w:t>
      </w:r>
      <w:r w:rsidRPr="001348C8">
        <w:rPr>
          <w:i/>
          <w:lang w:val="en-GB"/>
        </w:rPr>
        <w:t>as well as</w:t>
      </w:r>
      <w:r>
        <w:rPr>
          <w:lang w:val="en-GB"/>
        </w:rPr>
        <w:t xml:space="preserve"> institutional data on accessibility of systems. Third, we use</w:t>
      </w:r>
      <w:r w:rsidR="0033302D">
        <w:rPr>
          <w:lang w:val="en-GB"/>
        </w:rPr>
        <w:t xml:space="preserve"> various </w:t>
      </w:r>
      <w:r>
        <w:rPr>
          <w:lang w:val="en-GB"/>
        </w:rPr>
        <w:t xml:space="preserve">clustering methods, </w:t>
      </w:r>
      <w:r w:rsidR="0033302D">
        <w:rPr>
          <w:lang w:val="en-GB"/>
        </w:rPr>
        <w:t>in order to derive at a flexible typology.</w:t>
      </w:r>
      <w:r>
        <w:rPr>
          <w:lang w:val="en-GB"/>
        </w:rPr>
        <w:t xml:space="preserve"> These advancements increase the empirical basis of comparative LTC systems research and make results more comparable to other welfare and healthcare typologies.</w:t>
      </w:r>
    </w:p>
    <w:p w14:paraId="69555BD9" w14:textId="77777777" w:rsidR="00AD66E9" w:rsidRDefault="00AD66E9" w:rsidP="00DB62C0">
      <w:pPr>
        <w:spacing w:line="360" w:lineRule="auto"/>
        <w:jc w:val="both"/>
        <w:rPr>
          <w:lang w:val="en-GB"/>
        </w:rPr>
      </w:pPr>
    </w:p>
    <w:p w14:paraId="0AB18E91" w14:textId="376EE3E5" w:rsidR="00AD66E9" w:rsidRDefault="00AD66E9" w:rsidP="00DB62C0">
      <w:pPr>
        <w:spacing w:line="360" w:lineRule="auto"/>
        <w:jc w:val="both"/>
        <w:rPr>
          <w:b/>
          <w:lang w:val="en-GB"/>
        </w:rPr>
      </w:pPr>
      <w:r w:rsidRPr="00AD66E9">
        <w:rPr>
          <w:b/>
          <w:lang w:val="en-GB"/>
        </w:rPr>
        <w:t>Introduction</w:t>
      </w:r>
    </w:p>
    <w:p w14:paraId="3E38185A" w14:textId="2D440A80" w:rsidR="002A6758" w:rsidRDefault="00CA3F98" w:rsidP="00E96149">
      <w:pPr>
        <w:spacing w:line="360" w:lineRule="auto"/>
        <w:jc w:val="both"/>
        <w:rPr>
          <w:lang w:val="en-GB"/>
        </w:rPr>
      </w:pPr>
      <w:r>
        <w:rPr>
          <w:lang w:val="en-GB"/>
        </w:rPr>
        <w:t>In most OECD countries d</w:t>
      </w:r>
      <w:r w:rsidR="00E2094C">
        <w:rPr>
          <w:lang w:val="en-GB"/>
        </w:rPr>
        <w:t xml:space="preserve">emographic ageing </w:t>
      </w:r>
      <w:r w:rsidR="0092131F">
        <w:rPr>
          <w:lang w:val="en-GB"/>
        </w:rPr>
        <w:t>poses</w:t>
      </w:r>
      <w:r>
        <w:rPr>
          <w:lang w:val="en-GB"/>
        </w:rPr>
        <w:t xml:space="preserve"> serious</w:t>
      </w:r>
      <w:r w:rsidR="0092131F">
        <w:rPr>
          <w:lang w:val="en-GB"/>
        </w:rPr>
        <w:t xml:space="preserve"> challenges </w:t>
      </w:r>
      <w:r>
        <w:rPr>
          <w:lang w:val="en-GB"/>
        </w:rPr>
        <w:t xml:space="preserve">to </w:t>
      </w:r>
      <w:r w:rsidR="00673314">
        <w:rPr>
          <w:lang w:val="en-GB"/>
        </w:rPr>
        <w:t>the provision of</w:t>
      </w:r>
      <w:r>
        <w:rPr>
          <w:lang w:val="en-GB"/>
        </w:rPr>
        <w:t xml:space="preserve"> long-term care (LTC) services. </w:t>
      </w:r>
      <w:r w:rsidR="00E96149">
        <w:rPr>
          <w:lang w:val="en-GB"/>
        </w:rPr>
        <w:t>I</w:t>
      </w:r>
      <w:r w:rsidR="0033302D">
        <w:rPr>
          <w:lang w:val="en-GB"/>
        </w:rPr>
        <w:t>ncreasing longevity and the ageing o</w:t>
      </w:r>
      <w:r w:rsidR="00E96149">
        <w:rPr>
          <w:lang w:val="en-GB"/>
        </w:rPr>
        <w:t>f the baby boom generation lead</w:t>
      </w:r>
      <w:r w:rsidR="0033302D">
        <w:rPr>
          <w:lang w:val="en-GB"/>
        </w:rPr>
        <w:t xml:space="preserve"> to an increase in the number of elderly people</w:t>
      </w:r>
      <w:r w:rsidR="00E96149">
        <w:rPr>
          <w:lang w:val="en-GB"/>
        </w:rPr>
        <w:t xml:space="preserve"> and</w:t>
      </w:r>
      <w:r w:rsidR="0033302D">
        <w:rPr>
          <w:lang w:val="en-GB"/>
        </w:rPr>
        <w:t xml:space="preserve"> </w:t>
      </w:r>
      <w:r w:rsidR="0092358D">
        <w:rPr>
          <w:lang w:val="en-GB"/>
        </w:rPr>
        <w:t xml:space="preserve">increasing life expectancy </w:t>
      </w:r>
      <w:r w:rsidR="0033302D">
        <w:rPr>
          <w:lang w:val="en-GB"/>
        </w:rPr>
        <w:t>will in many cases increase the</w:t>
      </w:r>
      <w:r w:rsidR="0092358D">
        <w:rPr>
          <w:lang w:val="en-GB"/>
        </w:rPr>
        <w:t xml:space="preserve"> </w:t>
      </w:r>
      <w:r w:rsidR="0092131F">
        <w:rPr>
          <w:lang w:val="en-GB"/>
        </w:rPr>
        <w:t>duration of time in</w:t>
      </w:r>
      <w:r w:rsidR="0033302D">
        <w:rPr>
          <w:lang w:val="en-GB"/>
        </w:rPr>
        <w:t xml:space="preserve"> which LTC services are needed</w:t>
      </w:r>
      <w:r w:rsidR="0092131F">
        <w:rPr>
          <w:lang w:val="en-GB"/>
        </w:rPr>
        <w:t xml:space="preserve"> </w:t>
      </w:r>
      <w:sdt>
        <w:sdtPr>
          <w:rPr>
            <w:lang w:val="en-GB"/>
          </w:rPr>
          <w:alias w:val="Don't edit this field"/>
          <w:tag w:val="CitaviPlaceholder#b8d5291f-effe-4c65-a9cd-3b7fae3e03cb"/>
          <w:id w:val="1837805593"/>
          <w:placeholder>
            <w:docPart w:val="DefaultPlaceholder_-1854013440"/>
          </w:placeholder>
        </w:sdtPr>
        <w:sdtEndPr/>
        <w:sdtContent>
          <w:r w:rsidR="0064637A">
            <w:rPr>
              <w:lang w:val="en-GB"/>
            </w:rPr>
            <w:fldChar w:fldCharType="begin"/>
          </w:r>
          <w:r w:rsidR="00563976">
            <w:rPr>
              <w:lang w:val="en-GB"/>
            </w:rPr>
            <w:instrText>ADDIN CitaviPlaceholder{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HJlZiI6IjUifX0seyIkaWQiOiIxO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Iw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NSJ9fSx7IiRpZCI6IjIx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Iy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FnZUNvdW50TnVtZXJhbFN5c3RlbSI6IkFyYWJpYyIsIlBsYWNlT2ZQdWJsaWNhdGlvbiI6IlBhcmlzIiwiUHVibGlzaGVycyI6W3siJGlkIjoiMjM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NSJ9fV0sIlF1b3RhdGlvbnMiOltdLCJSZWZlcmVuY2VUeXBlIjoiQm9vayIsIlNlcmllc1RpdGxlIjp7IiRpZCI6IjI0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}</w:instrText>
          </w:r>
          <w:r w:rsidR="0064637A">
            <w:rPr>
              <w:lang w:val="en-GB"/>
            </w:rPr>
            <w:fldChar w:fldCharType="separate"/>
          </w:r>
          <w:r w:rsidR="00563976">
            <w:rPr>
              <w:lang w:val="en-GB"/>
            </w:rPr>
            <w:t>(Rechel et al., 2013; Colombo et al., 2011)</w:t>
          </w:r>
          <w:r w:rsidR="0064637A">
            <w:rPr>
              <w:lang w:val="en-GB"/>
            </w:rPr>
            <w:fldChar w:fldCharType="end"/>
          </w:r>
        </w:sdtContent>
      </w:sdt>
      <w:r w:rsidR="0092131F">
        <w:rPr>
          <w:lang w:val="en-GB"/>
        </w:rPr>
        <w:t>. Due to this expected double burde</w:t>
      </w:r>
      <w:r w:rsidR="00F90DFE">
        <w:rPr>
          <w:lang w:val="en-GB"/>
        </w:rPr>
        <w:t>n</w:t>
      </w:r>
      <w:r w:rsidR="00E96149">
        <w:rPr>
          <w:lang w:val="en-GB"/>
        </w:rPr>
        <w:t xml:space="preserve"> both the demand for LTC services will increase and with that also the costs for LTC </w:t>
      </w:r>
      <w:r w:rsidR="00A02BFB">
        <w:rPr>
          <w:lang w:val="en-GB"/>
        </w:rPr>
        <w:t>service provision</w:t>
      </w:r>
      <w:r w:rsidR="00E96149">
        <w:rPr>
          <w:lang w:val="en-GB"/>
        </w:rPr>
        <w:t>. Thus,</w:t>
      </w:r>
      <w:r w:rsidR="00F90DFE">
        <w:rPr>
          <w:lang w:val="en-GB"/>
        </w:rPr>
        <w:t xml:space="preserve"> countries</w:t>
      </w:r>
      <w:r w:rsidR="0092131F">
        <w:rPr>
          <w:lang w:val="en-GB"/>
        </w:rPr>
        <w:t xml:space="preserve"> reshape their LTC systems</w:t>
      </w:r>
      <w:r w:rsidR="0033302D">
        <w:rPr>
          <w:lang w:val="en-GB"/>
        </w:rPr>
        <w:t>,</w:t>
      </w:r>
      <w:r w:rsidR="0092131F">
        <w:rPr>
          <w:lang w:val="en-GB"/>
        </w:rPr>
        <w:t xml:space="preserve"> on the one hand to make them more efficient and financially robust and on the other hand to increase the access and performance of LTC systems</w:t>
      </w:r>
      <w:r w:rsidR="0064637A">
        <w:rPr>
          <w:lang w:val="en-GB"/>
        </w:rPr>
        <w:t xml:space="preserve"> </w:t>
      </w:r>
      <w:sdt>
        <w:sdtPr>
          <w:rPr>
            <w:lang w:val="en-GB"/>
          </w:rPr>
          <w:alias w:val="Don't edit this field"/>
          <w:tag w:val="CitaviPlaceholder#451fbbc4-b02a-4026-8792-7d3b21a729f5"/>
          <w:id w:val="1612167781"/>
          <w:placeholder>
            <w:docPart w:val="DefaultPlaceholder_-1854013440"/>
          </w:placeholder>
        </w:sdtPr>
        <w:sdtEndPr/>
        <w:sdtContent>
          <w:r w:rsidR="0064637A">
            <w:rPr>
              <w:lang w:val="en-GB"/>
            </w:rPr>
            <w:fldChar w:fldCharType="begin"/>
          </w:r>
          <w:r w:rsidR="00563976">
            <w:rPr>
              <w:lang w:val="en-GB"/>
            </w:rPr>
            <w:instrText>ADDIN CitaviPlaceholder{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}</w:instrText>
          </w:r>
          <w:r w:rsidR="0064637A">
            <w:rPr>
              <w:lang w:val="en-GB"/>
            </w:rPr>
            <w:fldChar w:fldCharType="separate"/>
          </w:r>
          <w:r w:rsidR="00563976">
            <w:rPr>
              <w:lang w:val="en-GB"/>
            </w:rPr>
            <w:t>(Ranci and Pavolini, 2013)</w:t>
          </w:r>
          <w:r w:rsidR="0064637A">
            <w:rPr>
              <w:lang w:val="en-GB"/>
            </w:rPr>
            <w:fldChar w:fldCharType="end"/>
          </w:r>
        </w:sdtContent>
      </w:sdt>
      <w:r w:rsidR="0092131F">
        <w:rPr>
          <w:lang w:val="en-GB"/>
        </w:rPr>
        <w:t>.</w:t>
      </w:r>
      <w:r w:rsidR="00F90DFE">
        <w:rPr>
          <w:lang w:val="en-GB"/>
        </w:rPr>
        <w:t xml:space="preserve"> </w:t>
      </w:r>
      <w:r w:rsidR="00E96149">
        <w:rPr>
          <w:lang w:val="en-GB"/>
        </w:rPr>
        <w:t>Many countries adopted m</w:t>
      </w:r>
      <w:r w:rsidR="00B456DE">
        <w:rPr>
          <w:lang w:val="en-GB"/>
        </w:rPr>
        <w:t>ar</w:t>
      </w:r>
      <w:r w:rsidR="002A6758">
        <w:rPr>
          <w:lang w:val="en-GB"/>
        </w:rPr>
        <w:t xml:space="preserve">ketization, economization and corporatization </w:t>
      </w:r>
      <w:r w:rsidR="00E96149">
        <w:rPr>
          <w:lang w:val="en-GB"/>
        </w:rPr>
        <w:t>reform measures which often tremendously altered the</w:t>
      </w:r>
      <w:r w:rsidR="00A02BFB">
        <w:rPr>
          <w:lang w:val="en-GB"/>
        </w:rPr>
        <w:t xml:space="preserve"> scope and</w:t>
      </w:r>
      <w:r w:rsidR="00E96149">
        <w:rPr>
          <w:lang w:val="en-GB"/>
        </w:rPr>
        <w:t xml:space="preserve"> functioning of established LTC systems</w:t>
      </w:r>
      <w:r w:rsidR="00A02BFB">
        <w:rPr>
          <w:lang w:val="en-GB"/>
        </w:rPr>
        <w:t xml:space="preserve"> </w:t>
      </w:r>
      <w:sdt>
        <w:sdtPr>
          <w:rPr>
            <w:lang w:val="en-GB"/>
          </w:rPr>
          <w:alias w:val="Don't edit this field"/>
          <w:tag w:val="CitaviPlaceholder#7d7c2234-13b1-496a-83bb-e22264d924f5"/>
          <w:id w:val="1157506763"/>
          <w:placeholder>
            <w:docPart w:val="DefaultPlaceholder_-1854013440"/>
          </w:placeholder>
        </w:sdtPr>
        <w:sdtEndPr/>
        <w:sdtContent>
          <w:r w:rsidR="00387D21">
            <w:rPr>
              <w:lang w:val="en-GB"/>
            </w:rPr>
            <w:fldChar w:fldCharType="begin"/>
          </w:r>
          <w:r w:rsidR="00563976">
            <w:rPr>
              <w:lang w:val="en-GB"/>
            </w:rPr>
            <w:instrText>ADDIN CitaviPlaceholder{eyIkaWQiOiIxIiwiRW50cmllcyI6W3siJGlkIjoiMiIsIklkIjoiNmY5ZDkxMWUtOWE2Ni00ZGUwLTg1ZmMtNDk3OGU0OTI1N2I0IiwiUmFuZ2VMZW5ndGgiOjI3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}</w:instrText>
          </w:r>
          <w:r w:rsidR="00387D21">
            <w:rPr>
              <w:lang w:val="en-GB"/>
            </w:rPr>
            <w:fldChar w:fldCharType="separate"/>
          </w:r>
          <w:r w:rsidR="00563976">
            <w:rPr>
              <w:lang w:val="en-GB"/>
            </w:rPr>
            <w:t>(Farris and Marchetti, 2017; Ungerson, 1997)</w:t>
          </w:r>
          <w:r w:rsidR="00387D21">
            <w:rPr>
              <w:lang w:val="en-GB"/>
            </w:rPr>
            <w:fldChar w:fldCharType="end"/>
          </w:r>
        </w:sdtContent>
      </w:sdt>
      <w:r w:rsidR="00387D21">
        <w:rPr>
          <w:lang w:val="en-GB"/>
        </w:rPr>
        <w:t>.</w:t>
      </w:r>
      <w:r w:rsidR="00E96149" w:rsidRPr="00E96149">
        <w:rPr>
          <w:lang w:val="en-GB"/>
        </w:rPr>
        <w:t xml:space="preserve"> </w:t>
      </w:r>
      <w:r w:rsidR="00E96149">
        <w:rPr>
          <w:lang w:val="en-GB"/>
        </w:rPr>
        <w:t>Thus, in</w:t>
      </w:r>
      <w:r w:rsidR="001E64E8">
        <w:rPr>
          <w:lang w:val="en-GB"/>
        </w:rPr>
        <w:t>creasing problem pressure and numerous reforms in</w:t>
      </w:r>
      <w:r w:rsidR="00E96149">
        <w:rPr>
          <w:lang w:val="en-GB"/>
        </w:rPr>
        <w:t xml:space="preserve"> recent years</w:t>
      </w:r>
      <w:r w:rsidR="001E64E8">
        <w:rPr>
          <w:lang w:val="en-GB"/>
        </w:rPr>
        <w:t xml:space="preserve"> have altered</w:t>
      </w:r>
      <w:r w:rsidR="00E96149">
        <w:rPr>
          <w:lang w:val="en-GB"/>
        </w:rPr>
        <w:t xml:space="preserve"> LTC system in many OECD countries.</w:t>
      </w:r>
      <w:r w:rsidR="001E64E8">
        <w:rPr>
          <w:lang w:val="en-GB"/>
        </w:rPr>
        <w:t xml:space="preserve"> Therefore, a new and updated LTC typology will include these changes and the results will help to grasp and categorize </w:t>
      </w:r>
      <w:r w:rsidR="00A02BFB">
        <w:rPr>
          <w:lang w:val="en-GB"/>
        </w:rPr>
        <w:t>them</w:t>
      </w:r>
      <w:r w:rsidR="001E64E8">
        <w:rPr>
          <w:lang w:val="en-GB"/>
        </w:rPr>
        <w:t>.</w:t>
      </w:r>
    </w:p>
    <w:p w14:paraId="2F5CA8FB" w14:textId="77777777" w:rsidR="001E64E8" w:rsidRPr="00AD66E9" w:rsidRDefault="001E64E8" w:rsidP="001E64E8">
      <w:pPr>
        <w:spacing w:line="360" w:lineRule="auto"/>
        <w:jc w:val="both"/>
        <w:rPr>
          <w:b/>
          <w:lang w:val="en-GB"/>
        </w:rPr>
      </w:pPr>
      <w:r>
        <w:rPr>
          <w:b/>
          <w:lang w:val="en-GB"/>
        </w:rPr>
        <w:lastRenderedPageBreak/>
        <w:t>Theory</w:t>
      </w:r>
    </w:p>
    <w:p w14:paraId="47EC7F8D" w14:textId="2260C027" w:rsidR="001E64E8" w:rsidRPr="001E64E8" w:rsidRDefault="001E64E8" w:rsidP="00774363">
      <w:pPr>
        <w:spacing w:line="360" w:lineRule="auto"/>
        <w:jc w:val="both"/>
        <w:rPr>
          <w:i/>
          <w:lang w:val="en-GB"/>
        </w:rPr>
      </w:pPr>
      <w:r w:rsidRPr="001E64E8">
        <w:rPr>
          <w:i/>
          <w:lang w:val="en-GB"/>
        </w:rPr>
        <w:t>Long-Term Care</w:t>
      </w:r>
    </w:p>
    <w:p w14:paraId="34298842" w14:textId="710E60C2" w:rsidR="00C51D3B" w:rsidRPr="00E2094C" w:rsidRDefault="00504F64" w:rsidP="00774363">
      <w:pPr>
        <w:spacing w:line="360" w:lineRule="auto"/>
        <w:jc w:val="both"/>
        <w:rPr>
          <w:lang w:val="en-GB"/>
        </w:rPr>
      </w:pPr>
      <w:r>
        <w:rPr>
          <w:lang w:val="en-GB"/>
        </w:rPr>
        <w:t>When talking about LTC a clear definition is needed. The OECD</w:t>
      </w:r>
      <w:r w:rsidR="00774363">
        <w:rPr>
          <w:lang w:val="en-GB"/>
        </w:rPr>
        <w:t xml:space="preserve"> defines LTC as: “</w:t>
      </w:r>
      <w:r w:rsidR="00774363" w:rsidRPr="00774363">
        <w:rPr>
          <w:lang w:val="en-GB"/>
        </w:rPr>
        <w:t>range of services required by persons with a reduced</w:t>
      </w:r>
      <w:r w:rsidR="00774363">
        <w:rPr>
          <w:lang w:val="en-GB"/>
        </w:rPr>
        <w:t xml:space="preserve"> </w:t>
      </w:r>
      <w:r w:rsidR="00774363" w:rsidRPr="00774363">
        <w:rPr>
          <w:lang w:val="en-GB"/>
        </w:rPr>
        <w:t>degree of functional capacity, physical or cognitive, and who are consequently</w:t>
      </w:r>
      <w:r w:rsidR="00774363">
        <w:rPr>
          <w:lang w:val="en-GB"/>
        </w:rPr>
        <w:t xml:space="preserve"> </w:t>
      </w:r>
      <w:r w:rsidR="00774363" w:rsidRPr="00774363">
        <w:rPr>
          <w:lang w:val="en-GB"/>
        </w:rPr>
        <w:t>dependent for an extended period of time on help</w:t>
      </w:r>
      <w:r w:rsidR="00774363">
        <w:rPr>
          <w:lang w:val="en-GB"/>
        </w:rPr>
        <w:t xml:space="preserve"> with basic activities of daily </w:t>
      </w:r>
      <w:r w:rsidR="00774363" w:rsidRPr="00774363">
        <w:rPr>
          <w:lang w:val="en-GB"/>
        </w:rPr>
        <w:t>living (ADL). This “personal care” component is frequently provided in</w:t>
      </w:r>
      <w:r w:rsidR="00774363">
        <w:rPr>
          <w:lang w:val="en-GB"/>
        </w:rPr>
        <w:t xml:space="preserve"> </w:t>
      </w:r>
      <w:r w:rsidR="00774363" w:rsidRPr="00774363">
        <w:rPr>
          <w:lang w:val="en-GB"/>
        </w:rPr>
        <w:t>combination with help with basic medical services such as “nursing care”</w:t>
      </w:r>
      <w:r w:rsidR="00774363">
        <w:rPr>
          <w:lang w:val="en-GB"/>
        </w:rPr>
        <w:t xml:space="preserve"> </w:t>
      </w:r>
      <w:r w:rsidR="00774363" w:rsidRPr="00774363">
        <w:rPr>
          <w:lang w:val="en-GB"/>
        </w:rPr>
        <w:t>(help with wound dressing, pain management, medication, health</w:t>
      </w:r>
      <w:r w:rsidR="00774363">
        <w:rPr>
          <w:lang w:val="en-GB"/>
        </w:rPr>
        <w:t xml:space="preserve"> </w:t>
      </w:r>
      <w:r w:rsidR="00774363" w:rsidRPr="00774363">
        <w:rPr>
          <w:lang w:val="en-GB"/>
        </w:rPr>
        <w:t>monitoring), as well as prevention, rehabilitation or services of palliative care.</w:t>
      </w:r>
      <w:r w:rsidR="00774363">
        <w:rPr>
          <w:lang w:val="en-GB"/>
        </w:rPr>
        <w:t xml:space="preserve"> </w:t>
      </w:r>
      <w:r w:rsidR="00774363" w:rsidRPr="00774363">
        <w:rPr>
          <w:lang w:val="en-GB"/>
        </w:rPr>
        <w:t>Long-term care services can also be combined with lower-level care related to</w:t>
      </w:r>
      <w:r w:rsidR="00774363">
        <w:rPr>
          <w:lang w:val="en-GB"/>
        </w:rPr>
        <w:t xml:space="preserve"> </w:t>
      </w:r>
      <w:r w:rsidR="00774363" w:rsidRPr="00774363">
        <w:rPr>
          <w:lang w:val="en-GB"/>
        </w:rPr>
        <w:t>“domestic help” or help with instrumental activities of daily living (IADL).</w:t>
      </w:r>
      <w:r w:rsidR="00774363">
        <w:rPr>
          <w:lang w:val="en-GB"/>
        </w:rPr>
        <w:t xml:space="preserve">” </w:t>
      </w:r>
      <w:sdt>
        <w:sdtPr>
          <w:rPr>
            <w:lang w:val="en-GB"/>
          </w:rPr>
          <w:alias w:val="Don't edit this field"/>
          <w:tag w:val="CitaviPlaceholder#0d5fa899-e6cf-44dc-addb-96464930068d"/>
          <w:id w:val="-296217214"/>
          <w:placeholder>
            <w:docPart w:val="DefaultPlaceholder_-1854013440"/>
          </w:placeholder>
        </w:sdtPr>
        <w:sdtEndPr/>
        <w:sdtContent>
          <w:r w:rsidR="004C3BAD">
            <w:rPr>
              <w:lang w:val="en-GB"/>
            </w:rPr>
            <w:fldChar w:fldCharType="begin"/>
          </w:r>
          <w:r w:rsidR="00563976">
            <w:rPr>
              <w:lang w:val="en-GB"/>
            </w:rPr>
            <w:instrText>ADDIN CitaviPlaceholder{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4In19LHsiJGlkIjoiO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OCJ9fSx7IiRpZCI6IjEw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OCJ9fSx7IiRpZCI6IjEx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OC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Ey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OCJ9fV0sIk90aGVyc0ludm9sdmVkIjpbXSwiUGFnZUNvdW50IjoiMzI0IiwiUGFnZUNvdW50TnVtZXJhbFN5c3RlbSI6IkFyYWJpYyIsIlBsYWNlT2ZQdWJsaWNhdGlvbiI6IlBhcmlzIiwiUHVibGlzaGVycyI6W3siJGlkIjoiMTM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OCJ9fV0sIlF1b3RhdGlvbnMiOltdLCJSZWZlcmVuY2VUeXBlIjoiQm9vayIsIlNlcmllc1RpdGxlIjp7IiRpZCI6IjE0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OC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}</w:instrText>
          </w:r>
          <w:r w:rsidR="004C3BAD">
            <w:rPr>
              <w:lang w:val="en-GB"/>
            </w:rPr>
            <w:fldChar w:fldCharType="separate"/>
          </w:r>
          <w:r w:rsidR="00563976">
            <w:rPr>
              <w:lang w:val="en-GB"/>
            </w:rPr>
            <w:t>(Colombo et al., 2011: 11–2)</w:t>
          </w:r>
          <w:r w:rsidR="004C3BAD">
            <w:rPr>
              <w:lang w:val="en-GB"/>
            </w:rPr>
            <w:fldChar w:fldCharType="end"/>
          </w:r>
        </w:sdtContent>
      </w:sdt>
      <w:r w:rsidR="00082D2D">
        <w:rPr>
          <w:lang w:val="en-GB"/>
        </w:rPr>
        <w:t xml:space="preserve">. </w:t>
      </w:r>
      <w:r w:rsidR="00A02BFB">
        <w:rPr>
          <w:lang w:val="en-GB"/>
        </w:rPr>
        <w:t>Although t</w:t>
      </w:r>
      <w:r w:rsidR="00774363">
        <w:rPr>
          <w:lang w:val="en-GB"/>
        </w:rPr>
        <w:t xml:space="preserve">his definition is independent of age </w:t>
      </w:r>
      <w:r w:rsidR="00673314">
        <w:rPr>
          <w:lang w:val="en-GB"/>
        </w:rPr>
        <w:t>most</w:t>
      </w:r>
      <w:r w:rsidR="00A02BFB">
        <w:rPr>
          <w:lang w:val="en-GB"/>
        </w:rPr>
        <w:t xml:space="preserve"> LTC</w:t>
      </w:r>
      <w:r w:rsidR="00774363">
        <w:rPr>
          <w:lang w:val="en-GB"/>
        </w:rPr>
        <w:t xml:space="preserve"> recipient</w:t>
      </w:r>
      <w:r w:rsidR="00A02BFB">
        <w:rPr>
          <w:lang w:val="en-GB"/>
        </w:rPr>
        <w:t xml:space="preserve"> </w:t>
      </w:r>
      <w:r w:rsidR="00774363">
        <w:rPr>
          <w:lang w:val="en-GB"/>
        </w:rPr>
        <w:t>are above 65 years</w:t>
      </w:r>
      <w:r w:rsidR="0033302D">
        <w:rPr>
          <w:lang w:val="en-GB"/>
        </w:rPr>
        <w:t xml:space="preserve"> old</w:t>
      </w:r>
      <w:r w:rsidR="00774363">
        <w:rPr>
          <w:lang w:val="en-GB"/>
        </w:rPr>
        <w:t xml:space="preserve"> </w:t>
      </w:r>
      <w:sdt>
        <w:sdtPr>
          <w:rPr>
            <w:lang w:val="en-GB"/>
          </w:rPr>
          <w:alias w:val="Don't edit this field"/>
          <w:tag w:val="CitaviPlaceholder#b64bcf4b-e6ec-4061-b3b9-4ea1a2cb19ae"/>
          <w:id w:val="1570076537"/>
          <w:placeholder>
            <w:docPart w:val="DefaultPlaceholder_-1854013440"/>
          </w:placeholder>
        </w:sdtPr>
        <w:sdtEndPr/>
        <w:sdtContent>
          <w:r w:rsidR="004C3BAD">
            <w:rPr>
              <w:lang w:val="en-GB"/>
            </w:rPr>
            <w:fldChar w:fldCharType="begin"/>
          </w:r>
          <w:r w:rsidR="00563976">
            <w:rPr>
              <w:lang w:val="en-GB"/>
            </w:rPr>
            <w:instrText>ADDIN CitaviPlaceholder{eyIkaWQiOiIxIiwiRW50cmllcyI6W3siJGlkIjoiMiIsIklkIjoiOTRjM2E5NzgtMmJlNi00ODI5LWE5NzctNDk2OWQ4MWY5Yjg4IiwiUmFuZ2VMZW5ndGgiOjIy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}</w:instrText>
          </w:r>
          <w:r w:rsidR="004C3BAD">
            <w:rPr>
              <w:lang w:val="en-GB"/>
            </w:rPr>
            <w:fldChar w:fldCharType="separate"/>
          </w:r>
          <w:r w:rsidR="00563976">
            <w:rPr>
              <w:lang w:val="en-GB"/>
            </w:rPr>
            <w:t>(Colombo et al., 2011)</w:t>
          </w:r>
          <w:r w:rsidR="004C3BAD">
            <w:rPr>
              <w:lang w:val="en-GB"/>
            </w:rPr>
            <w:fldChar w:fldCharType="end"/>
          </w:r>
        </w:sdtContent>
      </w:sdt>
      <w:r w:rsidR="00774363">
        <w:rPr>
          <w:lang w:val="en-GB"/>
        </w:rPr>
        <w:t xml:space="preserve">. Thus, for the elderly </w:t>
      </w:r>
      <w:r w:rsidR="006E1C8C">
        <w:rPr>
          <w:lang w:val="en-GB"/>
        </w:rPr>
        <w:t>LTC</w:t>
      </w:r>
      <w:r w:rsidR="00774363">
        <w:rPr>
          <w:lang w:val="en-GB"/>
        </w:rPr>
        <w:t xml:space="preserve"> systems are highly important and </w:t>
      </w:r>
      <w:r w:rsidR="0033302D">
        <w:rPr>
          <w:lang w:val="en-GB"/>
        </w:rPr>
        <w:t xml:space="preserve">therefore </w:t>
      </w:r>
      <w:r w:rsidR="00774363">
        <w:rPr>
          <w:lang w:val="en-GB"/>
        </w:rPr>
        <w:t>we focus the typology on the services and systems for this age group.</w:t>
      </w:r>
    </w:p>
    <w:p w14:paraId="58B71862" w14:textId="039A662D" w:rsidR="00AD66E9" w:rsidRPr="001E64E8" w:rsidRDefault="001C0CE6" w:rsidP="00DB62C0">
      <w:pPr>
        <w:spacing w:line="360" w:lineRule="auto"/>
        <w:jc w:val="both"/>
        <w:rPr>
          <w:i/>
          <w:lang w:val="en-GB"/>
        </w:rPr>
      </w:pPr>
      <w:r w:rsidRPr="001E64E8">
        <w:rPr>
          <w:i/>
          <w:lang w:val="en-GB"/>
        </w:rPr>
        <w:t>L</w:t>
      </w:r>
      <w:r w:rsidR="000B7A56" w:rsidRPr="001E64E8">
        <w:rPr>
          <w:i/>
          <w:lang w:val="en-GB"/>
        </w:rPr>
        <w:t xml:space="preserve">ong-term Care Classifications </w:t>
      </w:r>
    </w:p>
    <w:p w14:paraId="032F3AED" w14:textId="332153D6" w:rsidR="001C0CE6" w:rsidRDefault="00F211E8" w:rsidP="00DB62C0">
      <w:pPr>
        <w:spacing w:line="360" w:lineRule="auto"/>
        <w:jc w:val="both"/>
        <w:rPr>
          <w:lang w:val="en-US"/>
        </w:rPr>
      </w:pPr>
      <w:proofErr w:type="spellStart"/>
      <w:r>
        <w:rPr>
          <w:lang w:val="en-GB"/>
        </w:rPr>
        <w:t>Typologi</w:t>
      </w:r>
      <w:r w:rsidR="00774363">
        <w:rPr>
          <w:lang w:val="en-GB"/>
        </w:rPr>
        <w:t>zing</w:t>
      </w:r>
      <w:proofErr w:type="spellEnd"/>
      <w:r w:rsidR="00774363">
        <w:rPr>
          <w:lang w:val="en-GB"/>
        </w:rPr>
        <w:t xml:space="preserve"> welfare states or welfare stat</w:t>
      </w:r>
      <w:r>
        <w:rPr>
          <w:lang w:val="en-GB"/>
        </w:rPr>
        <w:t xml:space="preserve">e systems is not at least since </w:t>
      </w:r>
      <w:sdt>
        <w:sdtPr>
          <w:rPr>
            <w:lang w:val="en-GB"/>
          </w:rPr>
          <w:alias w:val="Don't edit this field"/>
          <w:tag w:val="CitaviPlaceholder#8d858bd0-3fe1-46d2-b514-ed58cec5e07e"/>
          <w:id w:val="-2108494110"/>
          <w:placeholder>
            <w:docPart w:val="DefaultPlaceholder_-1854013440"/>
          </w:placeholder>
        </w:sdtPr>
        <w:sdtEndPr/>
        <w:sdtContent>
          <w:r>
            <w:rPr>
              <w:lang w:val="en-GB"/>
            </w:rPr>
            <w:fldChar w:fldCharType="begin"/>
          </w:r>
          <w:r w:rsidR="00563976">
            <w:rPr>
              <w:lang w:val="en-GB"/>
            </w:rPr>
            <w:instrText>ADDIN CitaviPlaceholder{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}</w:instrText>
          </w:r>
          <w:r>
            <w:rPr>
              <w:lang w:val="en-GB"/>
            </w:rPr>
            <w:fldChar w:fldCharType="separate"/>
          </w:r>
          <w:r w:rsidR="00563976">
            <w:rPr>
              <w:lang w:val="en-GB"/>
            </w:rPr>
            <w:t>Esping-Andersen's</w:t>
          </w:r>
          <w:r>
            <w:rPr>
              <w:lang w:val="en-GB"/>
            </w:rPr>
            <w:fldChar w:fldCharType="end"/>
          </w:r>
        </w:sdtContent>
      </w:sdt>
      <w:r>
        <w:rPr>
          <w:lang w:val="en-GB"/>
        </w:rPr>
        <w:t xml:space="preserve"> </w:t>
      </w:r>
      <w:sdt>
        <w:sdtPr>
          <w:rPr>
            <w:lang w:val="en-GB"/>
          </w:rPr>
          <w:alias w:val="Don't edit this field"/>
          <w:tag w:val="CitaviPlaceholder#197677a1-3e4b-4bfc-8413-45b07975b89d"/>
          <w:id w:val="2134436213"/>
          <w:placeholder>
            <w:docPart w:val="DefaultPlaceholder_-1854013440"/>
          </w:placeholder>
        </w:sdtPr>
        <w:sdtEndPr/>
        <w:sdtContent>
          <w:r>
            <w:rPr>
              <w:lang w:val="en-GB"/>
            </w:rPr>
            <w:fldChar w:fldCharType="begin"/>
          </w:r>
          <w:r w:rsidR="00563976">
            <w:rPr>
              <w:lang w:val="en-GB"/>
            </w:rPr>
            <w:instrText>ADDIN CitaviPlaceholder{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}</w:instrText>
          </w:r>
          <w:r>
            <w:rPr>
              <w:lang w:val="en-GB"/>
            </w:rPr>
            <w:fldChar w:fldCharType="separate"/>
          </w:r>
          <w:r w:rsidR="00563976">
            <w:rPr>
              <w:lang w:val="en-GB"/>
            </w:rPr>
            <w:t>(1990)</w:t>
          </w:r>
          <w:r>
            <w:rPr>
              <w:lang w:val="en-GB"/>
            </w:rPr>
            <w:fldChar w:fldCharType="end"/>
          </w:r>
        </w:sdtContent>
      </w:sdt>
      <w:r w:rsidR="00774363">
        <w:rPr>
          <w:lang w:val="en-GB"/>
        </w:rPr>
        <w:t xml:space="preserve"> seminal study a common endeavour in welfare state research.</w:t>
      </w:r>
      <w:r w:rsidR="00BB65C1">
        <w:rPr>
          <w:lang w:val="en-GB"/>
        </w:rPr>
        <w:t xml:space="preserve"> His work an</w:t>
      </w:r>
      <w:r w:rsidR="002A6758">
        <w:rPr>
          <w:lang w:val="en-GB"/>
        </w:rPr>
        <w:t>d the</w:t>
      </w:r>
      <w:r w:rsidR="00BB65C1">
        <w:rPr>
          <w:lang w:val="en-GB"/>
        </w:rPr>
        <w:t xml:space="preserve"> following adaptions and discussions </w:t>
      </w:r>
      <w:sdt>
        <w:sdtPr>
          <w:rPr>
            <w:lang w:val="en-GB"/>
          </w:rPr>
          <w:alias w:val="Don't edit this field"/>
          <w:tag w:val="CitaviPlaceholder#5a979912-2404-4813-b9ba-5028168d657b"/>
          <w:id w:val="807519297"/>
          <w:placeholder>
            <w:docPart w:val="DefaultPlaceholder_-1854013440"/>
          </w:placeholder>
        </w:sdtPr>
        <w:sdtEndPr/>
        <w:sdtContent>
          <w:r w:rsidR="00BD0E63">
            <w:rPr>
              <w:lang w:val="en-GB"/>
            </w:rPr>
            <w:fldChar w:fldCharType="begin"/>
          </w:r>
          <w:r w:rsidR="00563976">
            <w:rPr>
              <w:lang w:val="en-GB"/>
            </w:rPr>
            <w:instrText>ADDIN CitaviPlaceholder{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}</w:instrText>
          </w:r>
          <w:r w:rsidR="00BD0E63">
            <w:rPr>
              <w:lang w:val="en-GB"/>
            </w:rPr>
            <w:fldChar w:fldCharType="separate"/>
          </w:r>
          <w:r w:rsidR="00563976">
            <w:rPr>
              <w:lang w:val="en-GB"/>
            </w:rPr>
            <w:t>(Ferrera, 1996)</w:t>
          </w:r>
          <w:r w:rsidR="00BD0E63">
            <w:rPr>
              <w:lang w:val="en-GB"/>
            </w:rPr>
            <w:fldChar w:fldCharType="end"/>
          </w:r>
        </w:sdtContent>
      </w:sdt>
      <w:r w:rsidR="00BB65C1">
        <w:rPr>
          <w:lang w:val="en-GB"/>
        </w:rPr>
        <w:t xml:space="preserve"> still provide a basic </w:t>
      </w:r>
      <w:r w:rsidR="00BD0E63">
        <w:rPr>
          <w:lang w:val="en-GB"/>
        </w:rPr>
        <w:t>template</w:t>
      </w:r>
      <w:r w:rsidR="00BB65C1">
        <w:rPr>
          <w:lang w:val="en-GB"/>
        </w:rPr>
        <w:t xml:space="preserve"> for </w:t>
      </w:r>
      <w:r w:rsidR="006E1C8C">
        <w:rPr>
          <w:lang w:val="en-GB"/>
        </w:rPr>
        <w:t>case selection and evaluation also in</w:t>
      </w:r>
      <w:r w:rsidR="00BB65C1">
        <w:rPr>
          <w:lang w:val="en-GB"/>
        </w:rPr>
        <w:t xml:space="preserve"> social service research </w:t>
      </w:r>
      <w:sdt>
        <w:sdtPr>
          <w:rPr>
            <w:lang w:val="en-GB"/>
          </w:rPr>
          <w:alias w:val="Don't edit this field"/>
          <w:tag w:val="CitaviPlaceholder#73bff06a-5e38-422d-95b8-0c16d84f88cf"/>
          <w:id w:val="-2041498358"/>
          <w:placeholder>
            <w:docPart w:val="DefaultPlaceholder_-1854013440"/>
          </w:placeholder>
        </w:sdtPr>
        <w:sdtEndPr/>
        <w:sdtContent>
          <w:r w:rsidR="00BB65C1">
            <w:rPr>
              <w:lang w:val="en-GB"/>
            </w:rPr>
            <w:fldChar w:fldCharType="begin"/>
          </w:r>
          <w:r w:rsidR="00563976">
            <w:rPr>
              <w:lang w:val="en-GB"/>
            </w:rPr>
            <w:instrText>ADDIN CitaviPlaceholder{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}</w:instrText>
          </w:r>
          <w:r w:rsidR="00BB65C1">
            <w:rPr>
              <w:lang w:val="en-GB"/>
            </w:rPr>
            <w:fldChar w:fldCharType="separate"/>
          </w:r>
          <w:r w:rsidR="00563976">
            <w:rPr>
              <w:lang w:val="en-GB"/>
            </w:rPr>
            <w:t>(Rostgaard, 2002)</w:t>
          </w:r>
          <w:r w:rsidR="00BB65C1">
            <w:rPr>
              <w:lang w:val="en-GB"/>
            </w:rPr>
            <w:fldChar w:fldCharType="end"/>
          </w:r>
        </w:sdtContent>
      </w:sdt>
      <w:r w:rsidR="00BB65C1">
        <w:rPr>
          <w:lang w:val="en-GB"/>
        </w:rPr>
        <w:t xml:space="preserve">. </w:t>
      </w:r>
      <w:r w:rsidR="006E1C8C">
        <w:rPr>
          <w:lang w:val="en-GB"/>
        </w:rPr>
        <w:t>Nevertheless</w:t>
      </w:r>
      <w:r w:rsidR="00BB65C1">
        <w:rPr>
          <w:lang w:val="en-GB"/>
        </w:rPr>
        <w:t>, since then</w:t>
      </w:r>
      <w:r w:rsidR="00BD0E63">
        <w:rPr>
          <w:lang w:val="en-GB"/>
        </w:rPr>
        <w:t xml:space="preserve"> </w:t>
      </w:r>
      <w:r w:rsidR="00BB65C1">
        <w:rPr>
          <w:lang w:val="en-GB"/>
        </w:rPr>
        <w:t>a number of different typologies</w:t>
      </w:r>
      <w:r w:rsidR="006E1C8C">
        <w:rPr>
          <w:lang w:val="en-GB"/>
        </w:rPr>
        <w:t xml:space="preserve"> including </w:t>
      </w:r>
      <w:r w:rsidR="00BB65C1">
        <w:rPr>
          <w:lang w:val="en-GB"/>
        </w:rPr>
        <w:t xml:space="preserve">LTC </w:t>
      </w:r>
      <w:r w:rsidR="006E1C8C">
        <w:rPr>
          <w:lang w:val="en-GB"/>
        </w:rPr>
        <w:t xml:space="preserve">or </w:t>
      </w:r>
      <w:r w:rsidR="00BB65C1">
        <w:rPr>
          <w:lang w:val="en-GB"/>
        </w:rPr>
        <w:t>LTC</w:t>
      </w:r>
      <w:r w:rsidR="006E1C8C">
        <w:rPr>
          <w:lang w:val="en-GB"/>
        </w:rPr>
        <w:t xml:space="preserve"> facets</w:t>
      </w:r>
      <w:r w:rsidR="00BB65C1">
        <w:rPr>
          <w:lang w:val="en-GB"/>
        </w:rPr>
        <w:t xml:space="preserve"> were published.</w:t>
      </w:r>
      <w:r w:rsidR="006E1C8C">
        <w:rPr>
          <w:lang w:val="en-GB"/>
        </w:rPr>
        <w:t xml:space="preserve"> These typologies can be </w:t>
      </w:r>
      <w:r w:rsidR="00CB5610">
        <w:rPr>
          <w:lang w:val="en-GB"/>
        </w:rPr>
        <w:t>divided</w:t>
      </w:r>
      <w:r w:rsidR="006E1C8C">
        <w:rPr>
          <w:lang w:val="en-GB"/>
        </w:rPr>
        <w:t xml:space="preserve"> into three groups.</w:t>
      </w:r>
      <w:r w:rsidR="00BB65C1">
        <w:rPr>
          <w:lang w:val="en-GB"/>
        </w:rPr>
        <w:t xml:space="preserve"> A first group of typologies </w:t>
      </w:r>
      <w:r w:rsidR="006E1C8C">
        <w:rPr>
          <w:lang w:val="en-GB"/>
        </w:rPr>
        <w:t xml:space="preserve">focuses on social services generally, in which LTC is included among other </w:t>
      </w:r>
      <w:r w:rsidR="00BB65C1">
        <w:rPr>
          <w:lang w:val="en-GB"/>
        </w:rPr>
        <w:t>pa</w:t>
      </w:r>
      <w:r w:rsidR="006E1C8C">
        <w:rPr>
          <w:lang w:val="en-GB"/>
        </w:rPr>
        <w:t xml:space="preserve">rts </w:t>
      </w:r>
      <w:r>
        <w:rPr>
          <w:lang w:val="en-GB"/>
        </w:rPr>
        <w:t>(</w:t>
      </w:r>
      <w:r w:rsidR="006E1C8C">
        <w:rPr>
          <w:lang w:val="en-GB"/>
        </w:rPr>
        <w:t>such as childcare</w:t>
      </w:r>
      <w:r>
        <w:rPr>
          <w:lang w:val="en-GB"/>
        </w:rPr>
        <w:t>)</w:t>
      </w:r>
      <w:r w:rsidR="006E1C8C">
        <w:rPr>
          <w:lang w:val="en-GB"/>
        </w:rPr>
        <w:t xml:space="preserve"> into these</w:t>
      </w:r>
      <w:r w:rsidR="00BB65C1">
        <w:rPr>
          <w:lang w:val="en-GB"/>
        </w:rPr>
        <w:t xml:space="preserve"> typologies</w:t>
      </w:r>
      <w:r w:rsidR="00774363">
        <w:rPr>
          <w:lang w:val="en-GB"/>
        </w:rPr>
        <w:t xml:space="preserve"> </w:t>
      </w:r>
      <w:sdt>
        <w:sdtPr>
          <w:rPr>
            <w:lang w:val="en-GB"/>
          </w:rPr>
          <w:alias w:val="Don’t edit this field."/>
          <w:tag w:val="CitaviPlaceholder#cf2ee87a-aa3e-4fb3-bfab-6170185e2644"/>
          <w:id w:val="684874940"/>
          <w:placeholder>
            <w:docPart w:val="DefaultPlaceholder_-1854013440"/>
          </w:placeholder>
        </w:sdtPr>
        <w:sdtEndPr/>
        <w:sdtContent>
          <w:r w:rsidR="00733407">
            <w:rPr>
              <w:lang w:val="en-GB"/>
            </w:rPr>
            <w:fldChar w:fldCharType="begin"/>
          </w:r>
          <w:r w:rsidR="00563976">
            <w:rPr>
              <w:lang w:val="en-GB"/>
            </w:rPr>
            <w:instrText>ADDIN CitaviPlaceholder{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4Nzwvbj5cclxuICA8aW4+dHJ1ZTwvaW4+XHJcbiAgPG9zPjg3PC9vcz5cclxuICA8cHM+ODc8L3BzPlxyXG48L3NwPlxyXG48ZXA+XHJcbiAgPG4+MTAwPC9uPlxyXG4gIDxpbj50cnVlPC9pbj5cclxuICA8b3M+MTAwPC9vcz5cclxuICA8cHM+MTAwPC9wcz5cclxuPC9lcD5cclxuPG9zPjg3LTEwMDwvb3M+IiwiUGFnZVJhbmdlTnVtYmVyIjo4NywiUGFnZVJhbmdlTnVtYmVyaW5nVHlwZSI6IlBhZ2UiLCJQYWdlUmFuZ2VOdW1lcmFsU3lzdGVtIjoiQXJhYmljIiwiUGVyaW9kaWNhbCI6eyIkaWQiOiI3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}</w:instrText>
          </w:r>
          <w:r w:rsidR="00733407">
            <w:rPr>
              <w:lang w:val="en-GB"/>
            </w:rPr>
            <w:fldChar w:fldCharType="separate"/>
          </w:r>
          <w:r w:rsidR="00563976">
            <w:rPr>
              <w:lang w:val="en-GB"/>
            </w:rPr>
            <w:t>(Anttonen and Sipilä, 1996; Bettio and Plantenga, 2004; Kautto, 2002; Leitner, 2003; Saraceno and Keck, 2010)</w:t>
          </w:r>
          <w:r w:rsidR="00733407">
            <w:rPr>
              <w:lang w:val="en-GB"/>
            </w:rPr>
            <w:fldChar w:fldCharType="end"/>
          </w:r>
        </w:sdtContent>
      </w:sdt>
      <w:r w:rsidR="00733407" w:rsidRPr="00733407">
        <w:rPr>
          <w:lang w:val="en-US"/>
        </w:rPr>
        <w:t>.</w:t>
      </w:r>
      <w:r w:rsidR="00733407">
        <w:rPr>
          <w:lang w:val="en-US"/>
        </w:rPr>
        <w:t xml:space="preserve"> </w:t>
      </w:r>
      <w:r w:rsidR="00BB65C1">
        <w:rPr>
          <w:lang w:val="en-US"/>
        </w:rPr>
        <w:t xml:space="preserve">A second group of typologies focuses </w:t>
      </w:r>
      <w:r w:rsidR="00173192">
        <w:rPr>
          <w:lang w:val="en-US"/>
        </w:rPr>
        <w:t xml:space="preserve">genuinely </w:t>
      </w:r>
      <w:r w:rsidR="00BB65C1">
        <w:rPr>
          <w:lang w:val="en-US"/>
        </w:rPr>
        <w:t>on LTC for the elderly, although often (due to data reasons) als</w:t>
      </w:r>
      <w:r w:rsidR="00BD0E63">
        <w:rPr>
          <w:lang w:val="en-US"/>
        </w:rPr>
        <w:t>o</w:t>
      </w:r>
      <w:r w:rsidR="00BB65C1">
        <w:rPr>
          <w:lang w:val="en-US"/>
        </w:rPr>
        <w:t xml:space="preserve"> </w:t>
      </w:r>
      <w:r w:rsidR="00BD0E63">
        <w:rPr>
          <w:lang w:val="en-US"/>
        </w:rPr>
        <w:t>disability</w:t>
      </w:r>
      <w:r w:rsidR="00BB65C1">
        <w:rPr>
          <w:lang w:val="en-US"/>
        </w:rPr>
        <w:t xml:space="preserve"> is included in these typologies</w:t>
      </w:r>
      <w:r w:rsidR="00733407">
        <w:rPr>
          <w:lang w:val="en-US"/>
        </w:rPr>
        <w:t xml:space="preserve"> </w:t>
      </w:r>
      <w:sdt>
        <w:sdtPr>
          <w:rPr>
            <w:lang w:val="en-US"/>
          </w:rPr>
          <w:alias w:val="Don't edit this field"/>
          <w:tag w:val="CitaviPlaceholder#b1339e33-593f-4666-929b-9161d648a658"/>
          <w:id w:val="671770707"/>
          <w:placeholder>
            <w:docPart w:val="DefaultPlaceholder_-1854013440"/>
          </w:placeholder>
        </w:sdtPr>
        <w:sdtEndPr/>
        <w:sdtContent>
          <w:r w:rsidR="00216DEA">
            <w:rPr>
              <w:lang w:val="en-US"/>
            </w:rPr>
            <w:fldChar w:fldCharType="begin"/>
          </w:r>
          <w:r w:rsidR="00563976">
            <w:rPr>
              <w:lang w:val="en-US"/>
            </w:rPr>
            <w:instrText>ADDIN CitaviPlaceholder{eyIkaWQiOiIxIiwiRW50cmllcyI6W3siJGlkIjoiMiIsIklkIjoiZDc1MDU4ZTMtOTcxOS00Y2IwLWJkYzctOThkOGU5NjQwYzQ2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lMDEwYWUxNy0yNTY5LTQyYzQtODAwNS00MGNlMzIwMDJmY2I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YmUwZDIwZjUtNzRiOC00MDYzLTlkOTgtNzRhNmJiMDU2NDA3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mMzYjExYzA1LTdiODgtNGM5NS04ODlmLTNjNmQzZjU5Zjg1ZSIsIlJhbmdlU3RhcnQiOjQ5LCJSYW5nZUxlbmd0aCI6MjA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0seyIkaWQiOiI0MyIsIklkIjoiMjY2ZDMzNTUtYmU0YS00MDFkLWI2YjgtZmViZTg0ZTY5MjUwIiwiUmFuZ2VTdGFydCI6NjksIlJhbmdlTGVuZ3RoIjoyNCwiUmVmZXJlbmNlSWQiOiIzNzNjOTRjYy1mM2MyLTRhMWUtYmZiNC0yNWU3NzhiZDdmYWQiLCJSZWZlcmVuY2UiOnsiJGlkIjoiNDQiLCJBYnN0cmFjdENvbXBsZXhpdHkiOjAsIkFic3RyYWN0U291cmNlVGV4dEZvcm1hdCI6MCwiQXV0aG9ycyI6W3siJGlkIjoiNDU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ND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Q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0OCIsIkFkZHJlc3MiOnsiJGlkIjoiNDkiLCJMaW5rZWRSZXNvdXJjZVN0YXR1cyI6OCwiT3JpZ2luYWxTdHJpbmciOiIxMC4xNTE1L3JldmVjcC0yMDE3LTAwMDgiLCJMaW5rZWRSZXNvdXJjZVR5cGUiOjUsIlVyaVN0cmluZyI6Imh0dHBzOi8vZG9pLm9yZy8xMC4xNTE1L3JldmVjcC0yMDE3LTAwMDgiLCJQcm9wZXJ0aWVzIjp7IiRpZCI6IjU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U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MTowMjozMiIsIlByb2plY3QiOnsiJHJlZiI6IjUifX0sIlVzZU51bWJlcmluZ1R5cGVPZlBhcmVudERvY3VtZW50IjpmYWxzZX0seyIkaWQiOiI1MiIsIklkIjoiYTAyNzQ1YTctOGM4Yy00YmJjLWEzNGItZDZmMzI1MDc5ZjJlIiwiUmFuZ2VTdGFydCI6OTMsIlJhbmdlTGVuZ3RoIjoyMSwiUmVmZXJlbmNlSWQiOiI1MzcwZTQxOC01YjlkLTRhNWYtODkzMi0wOGNhNDdiYjk4NDgiLCJSZWZlcmVuY2UiOnsiJGlkIjoiNTMiLCJBYnN0cmFjdENvbXBsZXhpdHkiOjAsIkFic3RyYWN0U291cmNlVGV4dEZvcm1hdCI6MCwiQXV0aG9ycyI6W3siJGlkIjoiNT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U1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1Ni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1Ny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NjEiLCJBZGRyZXNzIjp7IiRpZCI6IjYyIiwiTGlua2VkUmVzb3VyY2VTdGF0dXMiOjgsIk9yaWdpbmFsU3RyaW5nIjoiMTAuMTE3Ny8wOTU4OTI4NzExNDMzNjU0IiwiTGlua2VkUmVzb3VyY2VUeXBlIjo1LCJVcmlTdHJpbmciOiJodHRwczovL2RvaS5vcmcvMTAuMTE3Ny8wOTU4OTI4NzExNDMzNjU0IiwiUHJvcGVydGllcyI6eyIkaWQiOiI2My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hZ2VSYW5nZU51bWJlciI6MTMzLCJQYWdlUmFuZ2VOdW1iZXJpbmdUeXBlIjoiUGFnZSIsIlBhZ2VSYW5nZU51bWVyYWxTeXN0ZW0iOiJBcmFiaWMiLCJQZXJpb2RpY2FsIjp7IiRyZWYiOiI2In0sIlB1Ymxpc2hlcnMiOltdLCJRdW90YXRpb25zIjpbXSwiUmVmZXJlbmNlVHlwZSI6IkpvdXJuYWxBcnRpY2xlIiwiU2hvcnRUaXRsZSI6InZhbiBIb29yZW</w:instrText>
          </w:r>
          <w:r w:rsidR="00563976" w:rsidRPr="00563976">
            <w:instrText>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}</w:instrText>
          </w:r>
          <w:r w:rsidR="00216DEA">
            <w:rPr>
              <w:lang w:val="en-US"/>
            </w:rPr>
            <w:fldChar w:fldCharType="separate"/>
          </w:r>
          <w:r w:rsidR="00563976">
            <w:t>(Alber, 1995; Colombo, 2012; Damiani et al., 2011; Kraus et al., 2010; Halásková et al., 2017; Pommer et al., 2009; van Hooren, 2012)</w:t>
          </w:r>
          <w:r w:rsidR="00216DEA">
            <w:rPr>
              <w:lang w:val="en-US"/>
            </w:rPr>
            <w:fldChar w:fldCharType="end"/>
          </w:r>
        </w:sdtContent>
      </w:sdt>
      <w:r w:rsidR="007C7068" w:rsidRPr="007C7068">
        <w:t>.</w:t>
      </w:r>
      <w:r w:rsidR="007C7068">
        <w:t xml:space="preserve"> </w:t>
      </w:r>
      <w:r w:rsidR="00BB65C1" w:rsidRPr="00BB65C1">
        <w:rPr>
          <w:lang w:val="en-US"/>
        </w:rPr>
        <w:t>A third group of typologies focuses on special aspects of LTC and zoom in on</w:t>
      </w:r>
      <w:r w:rsidR="00BB65C1">
        <w:rPr>
          <w:lang w:val="en-US"/>
        </w:rPr>
        <w:t xml:space="preserve"> </w:t>
      </w:r>
      <w:r w:rsidR="007C7068" w:rsidRPr="007C7068">
        <w:rPr>
          <w:lang w:val="en-US"/>
        </w:rPr>
        <w:t xml:space="preserve">migration in the context of LTC </w:t>
      </w:r>
      <w:sdt>
        <w:sdtPr>
          <w:rPr>
            <w:lang w:val="en-US"/>
          </w:rPr>
          <w:alias w:val="Don’t edit this field."/>
          <w:tag w:val="CitaviPlaceholder#623220b4-da4b-4387-8cb8-417cf1117c26"/>
          <w:id w:val="-1106953229"/>
          <w:placeholder>
            <w:docPart w:val="DefaultPlaceholder_-1854013440"/>
          </w:placeholder>
        </w:sdtPr>
        <w:sdtEndPr/>
        <w:sdtContent>
          <w:r w:rsidR="007C7068">
            <w:rPr>
              <w:lang w:val="en-US"/>
            </w:rPr>
            <w:fldChar w:fldCharType="begin"/>
          </w:r>
          <w:r w:rsidR="00563976">
            <w:rPr>
              <w:lang w:val="en-US"/>
            </w:rPr>
            <w:instrText>ADDIN CitaviPlaceholder{eyIkaWQiOiIxIiwiRW50cmllcyI6W3siJGlkIjoiMiIsIklkIjoiM2VkOWJkMTUtNTM2MS00OGIyLWI1OTYtZGVmZmU2NTdmOTYyIiwiUmFuZ2VMZW5ndGgiOjE1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cmVmIjoiNSJ9fSx7IiRpZCI6IjE2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ciLCJBZGRyZXNzIjp7IiRpZCI6IjE4IiwiTGlua2VkUmVzb3VyY2VTdGF0dXMiOjgsIk9yaWdpbmFsU3RyaW5nIjoiMTAuMTE3Ny8wOTU4OTI4NzEzNDk5MTc1IiwiTGlua2VkUmVzb3VyY2VUeXBlIjo1LCJVcmlTdHJpbmciOiJodHRwczovL2RvaS5vcmcvMTAuMTE3Ny8wOTU4OTI4NzEzNDk5MTc1IiwiUHJvcGVydGllcyI6eyIkaWQiOiIxOS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hZ2VSYW5nZU51bWJlciI6NDY5LCJQYWdlUmFuZ2VOdW1iZXJpbmdUeXBlIjoiUGFnZSIsIlBhZ2VSYW5nZU51bWVyYWxTeXN0ZW0iOiJBcmFiaWMiLCJQZXJpb2RpY2FsIjp7IiRpZCI6IjIw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}</w:instrText>
          </w:r>
          <w:r w:rsidR="007C7068">
            <w:rPr>
              <w:lang w:val="en-US"/>
            </w:rPr>
            <w:fldChar w:fldCharType="separate"/>
          </w:r>
          <w:r w:rsidR="00563976">
            <w:rPr>
              <w:lang w:val="en-US"/>
            </w:rPr>
            <w:t>(Anderson, 2012; Da Roit and Weicht, 2013; Simonazzi, 2008; van Hooren, 2012; Simonazzi, 2008)</w:t>
          </w:r>
          <w:r w:rsidR="007C7068">
            <w:rPr>
              <w:lang w:val="en-US"/>
            </w:rPr>
            <w:fldChar w:fldCharType="end"/>
          </w:r>
        </w:sdtContent>
      </w:sdt>
      <w:r w:rsidR="007C7068">
        <w:rPr>
          <w:lang w:val="en-US"/>
        </w:rPr>
        <w:t xml:space="preserve">, cash for care schemes in LTC </w:t>
      </w:r>
      <w:sdt>
        <w:sdtPr>
          <w:rPr>
            <w:lang w:val="en-US"/>
          </w:rPr>
          <w:alias w:val="Don’t edit this field."/>
          <w:tag w:val="CitaviPlaceholder#5f48cd27-25e1-4758-9462-3bfd9141821d"/>
          <w:id w:val="1048731015"/>
          <w:placeholder>
            <w:docPart w:val="DefaultPlaceholder_-1854013440"/>
          </w:placeholder>
        </w:sdtPr>
        <w:sdtEndPr/>
        <w:sdtContent>
          <w:r w:rsidR="007C7068">
            <w:rPr>
              <w:lang w:val="en-US"/>
            </w:rPr>
            <w:fldChar w:fldCharType="begin"/>
          </w:r>
          <w:r w:rsidR="00563976">
            <w:rPr>
              <w:lang w:val="en-US"/>
            </w:rPr>
            <w:instrText>ADDIN CitaviPlaceholder{eyIkaWQiOiIxIiwiRW50cmllcyI6W3siJGlkIjoiMiIsIklkIjoiYWE0YmQ1ZjktNTNiNi00NDk1LTk2OWItN2FjNTdmYzJlNmQyIiwiUmFuZ2VMZW5ndGgiOjI4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}</w:instrText>
          </w:r>
          <w:r w:rsidR="007C7068">
            <w:rPr>
              <w:lang w:val="en-US"/>
            </w:rPr>
            <w:fldChar w:fldCharType="separate"/>
          </w:r>
          <w:r w:rsidR="00563976">
            <w:rPr>
              <w:lang w:val="en-US"/>
            </w:rPr>
            <w:t>(Da Roit and Le Bihan, 2010)</w:t>
          </w:r>
          <w:r w:rsidR="007C7068">
            <w:rPr>
              <w:lang w:val="en-US"/>
            </w:rPr>
            <w:fldChar w:fldCharType="end"/>
          </w:r>
        </w:sdtContent>
      </w:sdt>
      <w:r w:rsidR="00BB65C1">
        <w:rPr>
          <w:lang w:val="en-US"/>
        </w:rPr>
        <w:t xml:space="preserve"> and</w:t>
      </w:r>
      <w:r w:rsidR="007C7068">
        <w:rPr>
          <w:lang w:val="en-US"/>
        </w:rPr>
        <w:t xml:space="preserve"> informal care by families </w:t>
      </w:r>
      <w:sdt>
        <w:sdtPr>
          <w:rPr>
            <w:lang w:val="en-US"/>
          </w:rPr>
          <w:alias w:val="Don’t edit this field."/>
          <w:tag w:val="CitaviPlaceholder#f9d2fcb4-eeca-4583-8d27-24bfce5f1c49"/>
          <w:id w:val="271360352"/>
          <w:placeholder>
            <w:docPart w:val="DefaultPlaceholder_-1854013440"/>
          </w:placeholder>
        </w:sdtPr>
        <w:sdtEndPr/>
        <w:sdtContent>
          <w:r w:rsidR="007C7068">
            <w:rPr>
              <w:lang w:val="en-US"/>
            </w:rPr>
            <w:fldChar w:fldCharType="begin"/>
          </w:r>
          <w:r w:rsidR="00563976">
            <w:rPr>
              <w:lang w:val="en-US"/>
            </w:rPr>
            <w:instrText>ADDIN CitaviPlaceholder{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M0IiwiQWRkcmVzcyI6eyIkaWQiOiIzNSIsIkxpbmtlZFJlc291cmNlU3RhdHVzIjo4LCJPcmlnaW5hbFN0cmluZyI6IjEwLjEwOTMvY2plL2JlbjA0MyIsIkxpbmtlZFJlc291cmNlVHlwZSI6NSwiVXJpU3RyaW5nIjoiaHR0cHM6Ly9kb2kub3JnLzEwLjEwOTMvY2plL2JlbjA0MyIsIlByb3BlcnRpZXMiOnsiJGlkIjoiMz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YWdlUmFuZ2VOdW1iZXIiOjIxMSwiUGFnZVJhbmdlTnVtYmVyaW5nVHlwZSI6IlBhZ2UiLCJQYWdlUmFuZ2VOdW1lcmFsU3lzdGVtIjoiQXJhYmljIiwiUGVyaW9kaWNhbCI6eyIkaWQiOiIz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}</w:instrText>
          </w:r>
          <w:r w:rsidR="007C7068">
            <w:rPr>
              <w:lang w:val="en-US"/>
            </w:rPr>
            <w:fldChar w:fldCharType="separate"/>
          </w:r>
          <w:r w:rsidR="00563976">
            <w:rPr>
              <w:lang w:val="en-US"/>
            </w:rPr>
            <w:t>(Di Rosa et al., 2011; Leitner, 2003; Pfau-Effinger, 2014; Simonazzi, 2008)</w:t>
          </w:r>
          <w:r w:rsidR="007C7068">
            <w:rPr>
              <w:lang w:val="en-US"/>
            </w:rPr>
            <w:fldChar w:fldCharType="end"/>
          </w:r>
        </w:sdtContent>
      </w:sdt>
      <w:r w:rsidR="007B6F15">
        <w:rPr>
          <w:lang w:val="en-US"/>
        </w:rPr>
        <w:t>.</w:t>
      </w:r>
    </w:p>
    <w:p w14:paraId="64C4EFB4" w14:textId="77777777" w:rsidR="00B41CC2" w:rsidRDefault="00B41CC2" w:rsidP="00B41CC2">
      <w:pPr>
        <w:spacing w:line="360" w:lineRule="auto"/>
        <w:jc w:val="both"/>
        <w:rPr>
          <w:lang w:val="en-US"/>
        </w:rPr>
      </w:pPr>
      <w:r>
        <w:rPr>
          <w:lang w:val="en-US"/>
        </w:rPr>
        <w:t>Because, our focus lies on building a genuine LTC typology the second group of typologies is the most relevant for us. In these typologies we see a huge variety in the (number of) included country cases, data, methods and results.</w:t>
      </w:r>
    </w:p>
    <w:p w14:paraId="38605CF6" w14:textId="1FF9E79E" w:rsidR="00B41CC2" w:rsidRDefault="00B41CC2" w:rsidP="00B41CC2">
      <w:pPr>
        <w:spacing w:line="360" w:lineRule="auto"/>
        <w:jc w:val="both"/>
        <w:rPr>
          <w:lang w:val="en-US"/>
        </w:rPr>
      </w:pPr>
      <w:r>
        <w:rPr>
          <w:lang w:val="en-US"/>
        </w:rPr>
        <w:lastRenderedPageBreak/>
        <w:t xml:space="preserve">Concerning dimensions and indicators, we see a huge variety. A dimension that is taken into account in all typologies is </w:t>
      </w:r>
      <w:r w:rsidRPr="00245A78">
        <w:rPr>
          <w:lang w:val="en-US"/>
        </w:rPr>
        <w:t>supply</w:t>
      </w:r>
      <w:r>
        <w:rPr>
          <w:lang w:val="en-US"/>
        </w:rPr>
        <w:t xml:space="preserve">. This includes in most typologies financial resources </w:t>
      </w:r>
      <w:sdt>
        <w:sdtPr>
          <w:rPr>
            <w:lang w:val="en-US"/>
          </w:rPr>
          <w:alias w:val="Don't edit this field"/>
          <w:tag w:val="CitaviPlaceholder#ada65575-f54f-4f13-b165-372c32ed4cc8"/>
          <w:id w:val="-1870444503"/>
          <w:placeholder>
            <w:docPart w:val="13AD7C84CDD84F019250A833886B9A12"/>
          </w:placeholder>
        </w:sdtPr>
        <w:sdtEndPr/>
        <w:sdtContent>
          <w:r>
            <w:rPr>
              <w:lang w:val="en-US"/>
            </w:rPr>
            <w:fldChar w:fldCharType="begin"/>
          </w:r>
          <w:r w:rsidR="00563976">
            <w:rPr>
              <w:lang w:val="en-US"/>
            </w:rPr>
            <w:instrText>ADDIN CitaviPlaceholder{eyIkaWQiOiIxIiwiRW50cmllcyI6W3siJGlkIjoiMiIsIklkIjoiMGFlNmNkMzAtNTcwYS00M2M4LWFmNDktNmYyMGNkZTM4NTI1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kNzhkMmQ4MC02ZGE4LTRkMTYtYTk3ZC1kZmM0ZjQxYTA3ZWM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YTRlMTJmOGEtMGY1ZC00NjY2LTg2YTAtZWMzNzBjMzk1ZTVi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jEwZGVhZDExLTFmNWQtNDVhZC05NGIxLWRhYzQ5OGY5ZDYwNCIsIlJhbmdlU3RhcnQiOjQ5LCJSYW5nZUxlbmd0aCI6MjQsIlJlZmVyZW5jZUlkIjoiMzczYzk0Y2MtZjNjMi00YTFlLWJmYjQtMjVlNzc4YmQ3ZmFkIiwiUmVmZXJlbmNlIjp7IiRpZCI6IjM1IiwiQWJzdHJhY3RDb21wbGV4aXR5IjowLCJBYnN0cmFjdFNvdXJjZVRleHRGb3JtYXQiOjAsIkF1dGhvcnMiOlt7IiRpZCI6IjM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M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z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zkiLCJBZGRyZXNzIjp7IiRpZCI6IjQwIiwiTGlua2VkUmVzb3VyY2VTdGF0dXMiOjgsIk9yaWdpbmFsU3RyaW5nIjoiMTAuMTUxNS9yZXZlY3AtMjAxNy0wMDA4IiwiTGlua2VkUmVzb3VyY2VUeXBlIjo1LCJVcmlTdHJpbmciOiJodHRwczovL2RvaS5vcmcvMTAuMTUxNS9yZXZlY3AtMjAxNy0wMDA4IiwiUHJvcGVydGllcyI6eyIkaWQiOiI0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0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LHsiJGlkIjoiNDMiLCJJZCI6ImJlYTQwN2FmLWJkZjgtNDczZi1iZmIxLTRhNzE3NzkyOWMzNCIsIlJhbmdlU3RhcnQiOjczLCJSYW5nZUxlbmd0aCI6MjEsIlJlZmVyZW5jZUlkIjoiNGE4MzFjMzQtNzZhNy00ZTJiLTk5NTYtZWExMWY2NjUxNjgwIiwiUmVmZXJlbmNlIjp7IiRpZCI6IjQ0IiwiQWJzdHJhY3RDb21wbGV4aXR5IjowLCJBYnN0cmFjdFNvdXJjZVRleHRGb3JtYXQiOjAsIkF1dGhvcnMiOlt7IiRpZCI6IjQ1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0Ni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Q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ND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Uw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TE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}</w:instrText>
          </w:r>
          <w:r>
            <w:rPr>
              <w:lang w:val="en-US"/>
            </w:rPr>
            <w:fldChar w:fldCharType="separate"/>
          </w:r>
          <w:r w:rsidR="00563976">
            <w:rPr>
              <w:lang w:val="en-US"/>
            </w:rPr>
            <w:t>(Alber, 1995; Colombo, 2012; Damiani et al., 2011; Halásková et al., 2017; Kraus et al., 2010)</w:t>
          </w:r>
          <w:r>
            <w:rPr>
              <w:lang w:val="en-US"/>
            </w:rPr>
            <w:fldChar w:fldCharType="end"/>
          </w:r>
        </w:sdtContent>
      </w:sdt>
      <w:r>
        <w:rPr>
          <w:lang w:val="en-US"/>
        </w:rPr>
        <w:t xml:space="preserve">, but also staff and staffing levels </w:t>
      </w:r>
      <w:sdt>
        <w:sdtPr>
          <w:rPr>
            <w:lang w:val="en-US"/>
          </w:rPr>
          <w:alias w:val="Don't edit this field"/>
          <w:tag w:val="CitaviPlaceholder#f1d5f6ab-4d64-4187-9134-80decf57e4d1"/>
          <w:id w:val="-252521416"/>
          <w:placeholder>
            <w:docPart w:val="13AD7C84CDD84F019250A833886B9A12"/>
          </w:placeholder>
        </w:sdtPr>
        <w:sdtEndPr/>
        <w:sdtContent>
          <w:r>
            <w:rPr>
              <w:lang w:val="en-US"/>
            </w:rPr>
            <w:fldChar w:fldCharType="begin"/>
          </w:r>
          <w:r w:rsidR="00563976">
            <w:rPr>
              <w:lang w:val="en-US"/>
            </w:rPr>
            <w:instrText>ADDIN CitaviPlaceholder{eyIkaWQiOiIxIiwiRW50cmllcyI6W3siJGlkIjoiMiIsIklkIjoiNDlmNTI1OTMtOGFkOS00MzEzLWJkNWItYzhmZTE1N2EyNmQxIiwiUmFuZ2VMZW5ndGgiOjEz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1dLCJGb3JtYXR0ZWRUZXh0Ijp7IiRpZCI6IjciLCJDb3VudCI6MSwiVGV4dFVuaXRzIjpbeyIkaWQiOiI4IiwiRm9udFN0eWxlIjp7IiRpZCI6IjkiLCJOZXV0cmFsIjp0cnVlfSwiUmVhZGluZ09yZGVyIjoxLCJUZXh0IjoiKEFsYmVyLCAxOTk1KSJ9XX0sIlRhZyI6IkNpdGF2aVBsYWNlaG9sZGVyI2YxZDVmNmFiLTRkNjQtNDE4Ny05MTM0LTgwZGVjZjU3ZTRkMSIsIlRleHQiOiIoQWxiZXIsIDE5OTUpIiwiV0FJVmVyc2lvbiI6IjYuMy4wLjAifQ==}</w:instrText>
          </w:r>
          <w:r>
            <w:rPr>
              <w:lang w:val="en-US"/>
            </w:rPr>
            <w:fldChar w:fldCharType="separate"/>
          </w:r>
          <w:r w:rsidR="00563976">
            <w:rPr>
              <w:lang w:val="en-US"/>
            </w:rPr>
            <w:t>(Alber, 1995)</w:t>
          </w:r>
          <w:r>
            <w:rPr>
              <w:lang w:val="en-US"/>
            </w:rPr>
            <w:fldChar w:fldCharType="end"/>
          </w:r>
        </w:sdtContent>
      </w:sdt>
      <w:r>
        <w:rPr>
          <w:lang w:val="en-US"/>
        </w:rPr>
        <w:t xml:space="preserve"> and bed density in institutional LTC </w:t>
      </w:r>
      <w:sdt>
        <w:sdtPr>
          <w:rPr>
            <w:lang w:val="en-US"/>
          </w:rPr>
          <w:alias w:val="Don't edit this field"/>
          <w:tag w:val="CitaviPlaceholder#68e65faf-a14e-4dd3-92a6-636f672f2c99"/>
          <w:id w:val="-403606991"/>
          <w:placeholder>
            <w:docPart w:val="13AD7C84CDD84F019250A833886B9A12"/>
          </w:placeholder>
        </w:sdtPr>
        <w:sdtEndPr/>
        <w:sdtContent>
          <w:r>
            <w:rPr>
              <w:lang w:val="en-US"/>
            </w:rPr>
            <w:fldChar w:fldCharType="begin"/>
          </w:r>
          <w:r w:rsidR="00563976">
            <w:rPr>
              <w:lang w:val="en-US"/>
            </w:rPr>
            <w:instrText>ADDIN CitaviPlaceholder{eyIkaWQiOiIxIiwiRW50cmllcyI6W3siJGlkIjoiMiIsIklkIjoiYTA2YzM4MTgtMGFjMy00ZjIxLTk2YTItM2ZhZWYyZjM3MWZj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4ZWY4NWM1NC0xOTU2LTQ0ODMtYTAxNC1hOWQ4MzQzZjBjYzgiLCJSYW5nZVN0YXJ0IjoxMiwiUmFuZ2VMZW5ndGgiOjIzLCJSZWZlcmVuY2VJZCI6ImZkM2FjMmE2LTczMTEtNDFjMy1iN2IyLTY5ODk0NzUxODU3OSIsIlJlZmVyZW5jZSI6eyIkaWQiOiI4IiwiQWJzdHJhY3RDb21wbGV4aXR5IjowLCJBYnN0cmFjdFNvdXJjZVRleHRGb3JtYXQiOjAsIkF1dGhvcnMiOlt7IiRpZCI6Ij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XSwiRm9ybWF0dGVkVGV4dCI6eyIkaWQiOiIyNCIsIkNvdW50IjoxLCJUZXh0VW5pdHMiOlt7IiRpZCI6IjI1IiwiRm9udFN0eWxlIjp7IiRpZCI6IjI2IiwiTmV1dHJhbCI6dHJ1ZX0sIlJlYWRpbmdPcmRlciI6MSwiVGV4dCI6IihBbGJlciwgMTk5NTsgRGFtaWFuaSBldCBhbC4sIDIwMTEpIn1dfSwiVGFnIjoiQ2l0YXZpUGxhY2Vob2xkZXIjNjhlNjVmYWYtYTE0ZS00ZGQzLTkyYTYtNjM2ZjY3MmYyYzk5IiwiVGV4dCI6IihBbGJlciwgMTk5NTsgRGFtaWFuaSBldCBhbC4sIDIwMTEpIiwiV0FJVmVyc2lvbiI6IjYuMy4wLjAifQ==}</w:instrText>
          </w:r>
          <w:r>
            <w:rPr>
              <w:lang w:val="en-US"/>
            </w:rPr>
            <w:fldChar w:fldCharType="separate"/>
          </w:r>
          <w:r w:rsidR="00563976">
            <w:rPr>
              <w:lang w:val="en-US"/>
            </w:rPr>
            <w:t>(Alber, 1995; Damiani et al., 2011)</w:t>
          </w:r>
          <w:r>
            <w:rPr>
              <w:lang w:val="en-US"/>
            </w:rPr>
            <w:fldChar w:fldCharType="end"/>
          </w:r>
        </w:sdtContent>
      </w:sdt>
      <w:r>
        <w:rPr>
          <w:lang w:val="en-US"/>
        </w:rPr>
        <w:t xml:space="preserve">. Also the </w:t>
      </w:r>
      <w:r w:rsidRPr="00245A78">
        <w:rPr>
          <w:lang w:val="en-US"/>
        </w:rPr>
        <w:t>type of provision</w:t>
      </w:r>
      <w:r>
        <w:rPr>
          <w:lang w:val="en-US"/>
        </w:rPr>
        <w:t xml:space="preserve"> is often</w:t>
      </w:r>
      <w:r w:rsidR="006445C6">
        <w:rPr>
          <w:lang w:val="en-US"/>
        </w:rPr>
        <w:t xml:space="preserve"> included</w:t>
      </w:r>
      <w:r w:rsidR="00D9383E">
        <w:rPr>
          <w:lang w:val="en-US"/>
        </w:rPr>
        <w:t xml:space="preserve"> in the supply dimension</w:t>
      </w:r>
      <w:r w:rsidR="006445C6">
        <w:rPr>
          <w:lang w:val="en-US"/>
        </w:rPr>
        <w:t xml:space="preserve"> and</w:t>
      </w:r>
      <w:r>
        <w:rPr>
          <w:lang w:val="en-US"/>
        </w:rPr>
        <w:t xml:space="preserve"> operationalized via the percentage of people in ambulatory or residential care settings </w:t>
      </w:r>
      <w:sdt>
        <w:sdtPr>
          <w:rPr>
            <w:lang w:val="en-US"/>
          </w:rPr>
          <w:alias w:val="Don't edit this field"/>
          <w:tag w:val="CitaviPlaceholder#c4325d80-d81c-4604-955d-5b2bc016cded"/>
          <w:id w:val="-839384318"/>
          <w:placeholder>
            <w:docPart w:val="13AD7C84CDD84F019250A833886B9A12"/>
          </w:placeholder>
        </w:sdtPr>
        <w:sdtEndPr/>
        <w:sdtContent>
          <w:r>
            <w:rPr>
              <w:lang w:val="en-US"/>
            </w:rPr>
            <w:fldChar w:fldCharType="begin"/>
          </w:r>
          <w:r w:rsidR="00563976">
            <w:rPr>
              <w:lang w:val="en-US"/>
            </w:rPr>
            <w:instrText>ADDIN CitaviPlaceholder{eyIkaWQiOiIxIiwiRW50cmllcyI6W3siJGlkIjoiMiIsIklkIjoiMGQ0MWYwNWQtYTJjOC00ZWQ1LTliOTgtNzE0ODM0YjI3YmNi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5ZjQ5YWQ1OS05YjBmLTQ2Y2QtYmZmMi01YjRkN2Q3NzQ0OTMiLCJSYW5nZVN0YXJ0IjoxMiwiUmFuZ2VMZW5ndGgiOjIyLCJSZWZlcmVuY2VJZCI6ImZkM2FjMmE2LTczMTEtNDFjMy1iN2IyLTY5ODk0NzUxODU3OSIsIlJlZmVyZW5jZSI6eyIkaWQiOiI4IiwiQWJzdHJhY3RDb21wbGV4aXR5IjowLCJBYnN0cmFjdFNvdXJjZVRleHRGb3JtYXQiOjAsIkF1dGhvcnMiOlt7IiRpZCI6Ij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jQiLCJJZCI6ImIzZWFiOTc5LTRkY2UtNDEwNC1hODc2LTdlZjE2NzQ3NDA5MiIsIlJhbmdlU3RhcnQiOjM0LCJSYW5nZUxlbmd0aCI6MjUsIlJlZmVyZW5jZUlkIjoiMzczYzk0Y2MtZjNjMi00YTFlLWJmYjQtMjVlNzc4YmQ3ZmFkIiwiUmVmZXJlbmNlIjp7IiRpZCI6IjI1IiwiQWJzdHJhY3RDb21wbGV4aXR5IjowLCJBYnN0cmFjdFNvdXJjZVRleHRGb3JtYXQiOjAsIkF1dGhvcnMiOlt7IiRpZCI6IjI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I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y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MTAuMTUxNS9yZXZlY3AtMjAxNy0wMDA4IiwiTGlua2VkUmVzb3VyY2VUeXBlIjo1LCJVcmlTdHJpbmciOiJodHRwczovL2RvaS5vcmcvMTAuMTUxNS9yZXZlY3AtMjAxNy0wMDA4IiwiUHJvcGVydGllcyI6eyIkaWQiOiIz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XSwiRm9ybWF0dGVkVGV4dCI6eyIkaWQiOiIzMyIsIkNvdW50IjoxLCJUZXh0VW5pdHMiOlt7IiRpZCI6IjM0IiwiRm9udFN0eWxlIjp7IiRpZCI6IjM1IiwiTmV1dHJhbCI6dHJ1ZX0sIlJlYWRpbmdPcmRlciI6MSwiVGV4dCI6IihBbGJlciwgMTk5NTsgRGFtaWFuaSBldCBhbC4sIDIwMTE7IEhhbMOhc2tvdsOhIGV0IGFsLiwgMjAxNykifV19LCJUYWciOiJDaXRhdmlQbGFjZWhvbGRlciNjNDMyNWQ4MC1kODFjLTQ2MDQtOTU1ZC01YjJiYzAxNmNkZWQiLCJUZXh0IjoiKEFsYmVyLCAxOTk1OyBEYW1pYW5pIGV0IGFsLiwgMjAxMTsgSGFsw6Fza292w6EgZXQgYWwuLCAyMDE3KSIsIldBSVZlcnNpb24iOiI2LjMuMC4wIn0=}</w:instrText>
          </w:r>
          <w:r>
            <w:rPr>
              <w:lang w:val="en-US"/>
            </w:rPr>
            <w:fldChar w:fldCharType="separate"/>
          </w:r>
          <w:r w:rsidR="00563976">
            <w:rPr>
              <w:lang w:val="en-US"/>
            </w:rPr>
            <w:t>(Alber, 1995; Damiani et al., 2011; Halásková et al., 2017)</w:t>
          </w:r>
          <w:r>
            <w:rPr>
              <w:lang w:val="en-US"/>
            </w:rPr>
            <w:fldChar w:fldCharType="end"/>
          </w:r>
        </w:sdtContent>
      </w:sdt>
      <w:r w:rsidRPr="0076718F">
        <w:rPr>
          <w:lang w:val="en-US"/>
        </w:rPr>
        <w:t xml:space="preserve">. </w:t>
      </w:r>
      <w:r w:rsidR="006445C6">
        <w:rPr>
          <w:lang w:val="en-US"/>
        </w:rPr>
        <w:t xml:space="preserve">The dimension of public-private mix of the systems is often </w:t>
      </w:r>
      <w:r w:rsidR="00673314">
        <w:rPr>
          <w:lang w:val="en-US"/>
        </w:rPr>
        <w:t>part of</w:t>
      </w:r>
      <w:r w:rsidR="006445C6">
        <w:rPr>
          <w:lang w:val="en-US"/>
        </w:rPr>
        <w:t xml:space="preserve"> healthcare typologies </w:t>
      </w:r>
      <w:sdt>
        <w:sdtPr>
          <w:rPr>
            <w:lang w:val="en-US"/>
          </w:rPr>
          <w:alias w:val="Don't edit this field"/>
          <w:tag w:val="CitaviPlaceholder#63f4d45c-a028-48af-9b7e-36b89049c0bd"/>
          <w:id w:val="-1456867775"/>
          <w:placeholder>
            <w:docPart w:val="DefaultPlaceholder_-1854013440"/>
          </w:placeholder>
        </w:sdtPr>
        <w:sdtEndPr/>
        <w:sdtContent>
          <w:r w:rsidR="006445C6">
            <w:rPr>
              <w:lang w:val="en-US"/>
            </w:rPr>
            <w:fldChar w:fldCharType="begin"/>
          </w:r>
          <w:r w:rsidR="006445C6">
            <w:rPr>
              <w:lang w:val="en-US"/>
            </w:rPr>
            <w:instrText>ADDIN CitaviPlaceholder{eyIkaWQiOiIxIiwiRW50cmllcyI6W3siJGlkIjoiMiIsIklkIjoiODFhZTgzNDUtNmM1MS00YzI0LTliZjctNThjN2M4NjQ0Yzc3IiwiUmFuZ2VMZW5ndGgiOjIzLCJSZWZlcmVuY2VJZCI6ImJhMjUxZDUxLTRjOWQtNGJhZS05NDk1LWI3YzZjMDI0NDRhY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Sx7IiRpZCI6IjY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3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DE2L2ouaGVhbHRocG9sLjIwMTkuMDUuMDAx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TGlua2VkUmVzb3VyY2VTdGF0dXMiOjgsIk9yaWdpbmFsU3RyaW5nIjoiMzExMzM0NDQiLCJMaW5rZWRSZXNvdXJjZVR5cGUiOjUsIlVyaVN0cmluZyI6Imh0dHA6Ly93d3cubmNiaS5ubG0ubmloLmdvdi9wdWJtZWQvMzExMzM0NDQiLCJQcm9wZXJ0aWVzIjp7IiRpZCI6IjEw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EiLCJBZGRyZXNzIjp7IiRpZCI6IjEyIiwiTGlua2VkUmVzb3VyY2VTdGF0dXMiOjgsIk9yaWdpbmFsU3RyaW5nIjoiMTAuMTAxNi9qLmhlYWx0aHBvbC4yMDE5LjA1LjAwMSIsIkxpbmtlZFJlc291cmNlVHlwZSI6NSwiVXJpU3RyaW5nIjoiaHR0cHM6Ly9kb2kub3JnLzEwLjEwMTYvai5oZWFsdGhwb2wuMjAxOS4wNS4wMDEiLCJQcm9wZXJ0aWVzIjp7IiRpZCI6IjEz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hZ2VSYW5nZU51bWJlciI6NjExLCJQYWdlUmFuZ2VOdW1iZXJpbmdUeXBlIjoiUGFnZSIsIlBhZ2VSYW5nZU51bWVyYWxTeXN0ZW0iOiJBcmFiaWMiLCJQZXJpb2RpY2FsIjp7IiRpZCI6IjE0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}</w:instrText>
          </w:r>
          <w:r w:rsidR="006445C6">
            <w:rPr>
              <w:lang w:val="en-US"/>
            </w:rPr>
            <w:fldChar w:fldCharType="separate"/>
          </w:r>
          <w:r w:rsidR="00563976">
            <w:rPr>
              <w:lang w:val="en-US"/>
            </w:rPr>
            <w:t>(Reibling et al., 2019)</w:t>
          </w:r>
          <w:r w:rsidR="006445C6">
            <w:rPr>
              <w:lang w:val="en-US"/>
            </w:rPr>
            <w:fldChar w:fldCharType="end"/>
          </w:r>
        </w:sdtContent>
      </w:sdt>
      <w:r w:rsidR="006445C6">
        <w:rPr>
          <w:lang w:val="en-US"/>
        </w:rPr>
        <w:t xml:space="preserve"> and for LTC typologies only those which specialize on specific aspects or those taking a broader view on social services i</w:t>
      </w:r>
      <w:r w:rsidR="00673314">
        <w:rPr>
          <w:lang w:val="en-US"/>
        </w:rPr>
        <w:t xml:space="preserve">ntegrate </w:t>
      </w:r>
      <w:r w:rsidR="006445C6">
        <w:rPr>
          <w:lang w:val="en-US"/>
        </w:rPr>
        <w:t xml:space="preserve">this dimension </w:t>
      </w:r>
      <w:sdt>
        <w:sdtPr>
          <w:rPr>
            <w:lang w:val="en-US"/>
          </w:rPr>
          <w:alias w:val="Don't edit this field"/>
          <w:tag w:val="CitaviPlaceholder#e82d7af9-67ad-40e5-8eb6-a4eaf49dc585"/>
          <w:id w:val="324009929"/>
          <w:placeholder>
            <w:docPart w:val="DefaultPlaceholder_-1854013440"/>
          </w:placeholder>
        </w:sdtPr>
        <w:sdtEndPr/>
        <w:sdtContent>
          <w:r w:rsidR="006445C6">
            <w:rPr>
              <w:lang w:val="en-US"/>
            </w:rPr>
            <w:fldChar w:fldCharType="begin"/>
          </w:r>
          <w:r w:rsidR="006445C6">
            <w:rPr>
              <w:lang w:val="en-US"/>
            </w:rPr>
            <w:instrText>ADDIN CitaviPlaceholder{eyIkaWQiOiIxIiwiRW50cmllcyI6W3siJGlkIjoiMiIsIklkIjoiYWQyNWQ4Y2YtYWVmMi00YTJhLTgwYzMtY2YwZDYyNjkzYjE5IiwiUmFuZ2VMZW5ndGgiOjE2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}</w:instrText>
          </w:r>
          <w:r w:rsidR="006445C6">
            <w:rPr>
              <w:lang w:val="en-US"/>
            </w:rPr>
            <w:fldChar w:fldCharType="separate"/>
          </w:r>
          <w:r w:rsidR="00563976">
            <w:rPr>
              <w:lang w:val="en-US"/>
            </w:rPr>
            <w:t>(Anderson, 2012)</w:t>
          </w:r>
          <w:r w:rsidR="006445C6">
            <w:rPr>
              <w:lang w:val="en-US"/>
            </w:rPr>
            <w:fldChar w:fldCharType="end"/>
          </w:r>
        </w:sdtContent>
      </w:sdt>
      <w:r w:rsidR="006445C6">
        <w:rPr>
          <w:lang w:val="en-US"/>
        </w:rPr>
        <w:t xml:space="preserve"> by the intensity of informal care </w:t>
      </w:r>
      <w:sdt>
        <w:sdtPr>
          <w:rPr>
            <w:lang w:val="en-US"/>
          </w:rPr>
          <w:alias w:val="Don't edit this field"/>
          <w:tag w:val="CitaviPlaceholder#d4ef5712-3fcd-4518-9cb1-7c4c92ea428b"/>
          <w:id w:val="1614786106"/>
          <w:placeholder>
            <w:docPart w:val="DefaultPlaceholder_-1854013440"/>
          </w:placeholder>
        </w:sdtPr>
        <w:sdtEndPr/>
        <w:sdtContent>
          <w:r w:rsidR="006445C6">
            <w:rPr>
              <w:lang w:val="en-US"/>
            </w:rPr>
            <w:fldChar w:fldCharType="begin"/>
          </w:r>
          <w:r w:rsidR="006445C6">
            <w:rPr>
              <w:lang w:val="en-US"/>
            </w:rPr>
            <w:instrText>ADDIN CitaviPlaceholder{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}</w:instrText>
          </w:r>
          <w:r w:rsidR="006445C6">
            <w:rPr>
              <w:lang w:val="en-US"/>
            </w:rPr>
            <w:fldChar w:fldCharType="separate"/>
          </w:r>
          <w:r w:rsidR="00563976">
            <w:rPr>
              <w:lang w:val="en-US"/>
            </w:rPr>
            <w:t>(Bettio and Plantenga, 2004)</w:t>
          </w:r>
          <w:r w:rsidR="006445C6">
            <w:rPr>
              <w:lang w:val="en-US"/>
            </w:rPr>
            <w:fldChar w:fldCharType="end"/>
          </w:r>
        </w:sdtContent>
      </w:sdt>
      <w:r w:rsidR="00A07E6E">
        <w:rPr>
          <w:lang w:val="en-US"/>
        </w:rPr>
        <w:t>,</w:t>
      </w:r>
      <w:r w:rsidR="002C276B">
        <w:rPr>
          <w:lang w:val="en-US"/>
        </w:rPr>
        <w:t xml:space="preserve"> the reach of public funds </w:t>
      </w:r>
      <w:sdt>
        <w:sdtPr>
          <w:rPr>
            <w:lang w:val="en-US"/>
          </w:rPr>
          <w:alias w:val="Don't edit this field"/>
          <w:tag w:val="CitaviPlaceholder#77748188-b7d3-422c-a22a-51a881664bf3"/>
          <w:id w:val="402952877"/>
          <w:placeholder>
            <w:docPart w:val="DefaultPlaceholder_-1854013440"/>
          </w:placeholder>
        </w:sdtPr>
        <w:sdtEndPr/>
        <w:sdtContent>
          <w:r w:rsidR="002C276B">
            <w:rPr>
              <w:lang w:val="en-US"/>
            </w:rPr>
            <w:fldChar w:fldCharType="begin"/>
          </w:r>
          <w:r w:rsidR="002C276B">
            <w:rPr>
              <w:lang w:val="en-US"/>
            </w:rPr>
            <w:instrText>ADDIN CitaviPlaceholder{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NiIsIkFkZHJlc3MiOnsiJGlkIjoiNyIsIkxpbmtlZFJlc291cmNlU3RhdHVzIjo4LCJPcmlnaW5hbFN0cmluZyI6IjEwLjExNzcvMDk1ODkyODcxMTQzMzY1NCIsIkxpbmtlZFJlc291cmNlVHlwZSI6NSwiVXJpU3RyaW5nIjoiaHR0cHM6Ly9kb2kub3JnLzEwLjExNzcvMDk1ODkyODcxMTQzMzY1NCIsIlByb3BlcnRpZXMiOnsiJGlkIjoiOC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hZ2VSYW5nZU51bWJlciI6MTMzLCJQYWdlUmFuZ2VOdW1iZXJpbmdUeXBlIjoiUGFnZSIsIlBhZ2VSYW5nZU51bWVyYWxTeXN0ZW0iOiJBcmFiaWMiLCJQZXJpb2RpY2FsIjp7IiRpZCI6Ij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}</w:instrText>
          </w:r>
          <w:r w:rsidR="002C276B">
            <w:rPr>
              <w:lang w:val="en-US"/>
            </w:rPr>
            <w:fldChar w:fldCharType="separate"/>
          </w:r>
          <w:r w:rsidR="00563976">
            <w:rPr>
              <w:lang w:val="en-US"/>
            </w:rPr>
            <w:t>(van Hooren, 2012)</w:t>
          </w:r>
          <w:r w:rsidR="002C276B">
            <w:rPr>
              <w:lang w:val="en-US"/>
            </w:rPr>
            <w:fldChar w:fldCharType="end"/>
          </w:r>
        </w:sdtContent>
      </w:sdt>
      <w:r w:rsidR="002C276B">
        <w:rPr>
          <w:lang w:val="en-US"/>
        </w:rPr>
        <w:t>,</w:t>
      </w:r>
      <w:r w:rsidR="00A07E6E">
        <w:rPr>
          <w:lang w:val="en-US"/>
        </w:rPr>
        <w:t xml:space="preserve"> the proportion of for-profit-providers </w:t>
      </w:r>
      <w:sdt>
        <w:sdtPr>
          <w:rPr>
            <w:lang w:val="en-US"/>
          </w:rPr>
          <w:alias w:val="Don't edit this field"/>
          <w:tag w:val="CitaviPlaceholder#025295ab-a1a6-48db-b1f1-900207749abb"/>
          <w:id w:val="-1176804854"/>
          <w:placeholder>
            <w:docPart w:val="DefaultPlaceholder_-1854013440"/>
          </w:placeholder>
        </w:sdtPr>
        <w:sdtEndPr/>
        <w:sdtContent>
          <w:r w:rsidR="00A07E6E">
            <w:rPr>
              <w:lang w:val="en-US"/>
            </w:rPr>
            <w:fldChar w:fldCharType="begin"/>
          </w:r>
          <w:r w:rsidR="00A07E6E">
            <w:rPr>
              <w:lang w:val="en-US"/>
            </w:rPr>
            <w:instrText>ADDIN CitaviPlaceholder{eyIkaWQiOiIxIiwiRW50cmllcyI6W3siJGlkIjoiMiIsIklkIjoiYmQzMzdhMDItMjU3OS00ZDA1LWE5ODctNzJhN2Y3Njg0NTJm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YWdlUmFuZ2VOdW1iZXIiOjQ2OSwiUGFnZVJhbmdlTnVtYmVyaW5nVHlwZSI6IlBhZ2UiLCJQYWdlUmFuZ2VOdW1lcmFsU3lzdGVtIjoiQXJhYmljIiwiUGVyaW9kaWNhbCI6eyIkaWQiOiIxMC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E0IiwiQWRkcmVzcyI6eyIkaWQiOiIxNSIsIkxpbmtlZFJlc291cmNlU3RhdHVzIjo4LCJPcmlnaW5hbFN0cmluZyI6IjEwLjEwOTMvY2plL2JlbjA0MyIsIkxpbmtlZFJlc291cmNlVHlwZSI6NSwiVXJpU3RyaW5nIjoiaHR0cHM6Ly9kb2kub3JnLzEwLjEwOTMvY2plL2JlbjA0MyIsIlByb3BlcnRpZXMiOnsiJGlkIjoiMT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YWdlUmFuZ2VOdW1iZXIiOjIxMSwiUGFnZVJhbmdlTnVtYmVyaW5nVHlwZSI6IlBhZ2UiLCJQYWdlUmFuZ2VOdW1lcmFsU3lzdGVtIjoiQXJhYmlj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}</w:instrText>
          </w:r>
          <w:r w:rsidR="00A07E6E">
            <w:rPr>
              <w:lang w:val="en-US"/>
            </w:rPr>
            <w:fldChar w:fldCharType="separate"/>
          </w:r>
          <w:r w:rsidR="00563976">
            <w:rPr>
              <w:lang w:val="en-US"/>
            </w:rPr>
            <w:t>(Da Roit and Weicht, 2013; Simonazzi, 2008)</w:t>
          </w:r>
          <w:r w:rsidR="00A07E6E">
            <w:rPr>
              <w:lang w:val="en-US"/>
            </w:rPr>
            <w:fldChar w:fldCharType="end"/>
          </w:r>
        </w:sdtContent>
      </w:sdt>
      <w:r w:rsidR="00A07E6E">
        <w:rPr>
          <w:lang w:val="en-US"/>
        </w:rPr>
        <w:t xml:space="preserve"> and the expenditure on or use of uncontrolled cash benefit schemes </w:t>
      </w:r>
      <w:sdt>
        <w:sdtPr>
          <w:rPr>
            <w:lang w:val="en-US"/>
          </w:rPr>
          <w:alias w:val="Don't edit this field"/>
          <w:tag w:val="CitaviPlaceholder#9bb41434-8310-4d8d-bcd4-f3adcab63dab"/>
          <w:id w:val="-1370689796"/>
          <w:placeholder>
            <w:docPart w:val="DefaultPlaceholder_-1854013440"/>
          </w:placeholder>
        </w:sdtPr>
        <w:sdtEndPr/>
        <w:sdtContent>
          <w:r w:rsidR="00A07E6E">
            <w:rPr>
              <w:lang w:val="en-US"/>
            </w:rPr>
            <w:fldChar w:fldCharType="begin"/>
          </w:r>
          <w:r w:rsidR="00A07E6E">
            <w:rPr>
              <w:lang w:val="en-US"/>
            </w:rPr>
            <w:instrText>ADDIN CitaviPlaceholder{eyIkaWQiOiIxIiwiRW50cmllcyI6W3siJGlkIjoiMiIsIklkIjoiODVjNmUyMGItY2Q4ZC00MjgyLWEyNTgtNWIxMGFmYmYyZmI0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YWdlUmFuZ2VOdW1iZXIiOjQ2OSwiUGFnZVJhbmdlTnVtYmVyaW5nVHlwZSI6IlBhZ2UiLCJQYWdlUmFuZ2VOdW1lcmFsU3lzdGVtIjoiQXJhYmljIiwiUGVyaW9kaWNhbCI6eyIkaWQiOiIxMC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E0IiwiQWRkcmVzcyI6eyIkaWQiOiIxNSIsIkxpbmtlZFJlc291cmNlU3RhdHVzIjo4LCJPcmlnaW5hbFN0cmluZyI6IjEwLjEwOTMvY2plL2JlbjA0MyIsIkxpbmtlZFJlc291cmNlVHlwZSI6NSwiVXJpU3RyaW5nIjoiaHR0cHM6Ly9kb2kub3JnLzEwLjEwOTMvY2plL2JlbjA0MyIsIlByb3BlcnRpZXMiOnsiJGlkIjoiMT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YWdlUmFuZ2VOdW1iZXIiOjIxMSwiUGFnZVJhbmdlTnVtYmVyaW5nVHlwZSI6IlBhZ2UiLCJQYWdlUmFuZ2VOdW1lcmFsU3lzdGVtIjoiQXJhYmlj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}</w:instrText>
          </w:r>
          <w:r w:rsidR="00A07E6E">
            <w:rPr>
              <w:lang w:val="en-US"/>
            </w:rPr>
            <w:fldChar w:fldCharType="separate"/>
          </w:r>
          <w:r w:rsidR="00563976">
            <w:rPr>
              <w:lang w:val="en-US"/>
            </w:rPr>
            <w:t>(Da Roit and Weicht, 2013; Simonazzi, 2008)</w:t>
          </w:r>
          <w:r w:rsidR="00A07E6E">
            <w:rPr>
              <w:lang w:val="en-US"/>
            </w:rPr>
            <w:fldChar w:fldCharType="end"/>
          </w:r>
        </w:sdtContent>
      </w:sdt>
      <w:r w:rsidR="002C276B">
        <w:rPr>
          <w:lang w:val="en-US"/>
        </w:rPr>
        <w:t>.</w:t>
      </w:r>
      <w:r w:rsidR="006445C6">
        <w:rPr>
          <w:lang w:val="en-US"/>
        </w:rPr>
        <w:t xml:space="preserve"> </w:t>
      </w:r>
      <w:r>
        <w:rPr>
          <w:lang w:val="en-US"/>
        </w:rPr>
        <w:t xml:space="preserve">Quality and performance indicators </w:t>
      </w:r>
      <w:r w:rsidR="00673314">
        <w:rPr>
          <w:lang w:val="en-US"/>
        </w:rPr>
        <w:t xml:space="preserve">like the percentage of patients with pressure ulcers or unintended weight loss are not available for a larger comparative country sample </w:t>
      </w:r>
      <w:sdt>
        <w:sdtPr>
          <w:rPr>
            <w:lang w:val="en-US"/>
          </w:rPr>
          <w:alias w:val="Don't edit this field"/>
          <w:tag w:val="CitaviPlaceholder#c741aafc-ca0e-4ab3-adf5-220c957b3543"/>
          <w:id w:val="-1445071917"/>
          <w:placeholder>
            <w:docPart w:val="DefaultPlaceholder_-1854013440"/>
          </w:placeholder>
        </w:sdtPr>
        <w:sdtEndPr/>
        <w:sdtContent>
          <w:r w:rsidR="00673314">
            <w:rPr>
              <w:lang w:val="en-US"/>
            </w:rPr>
            <w:fldChar w:fldCharType="begin"/>
          </w:r>
          <w:r w:rsidR="00673314">
            <w:rPr>
              <w:lang w:val="en-US"/>
            </w:rPr>
            <w:instrText>ADDIN CitaviPlaceholder{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}</w:instrText>
          </w:r>
          <w:r w:rsidR="00673314">
            <w:rPr>
              <w:lang w:val="en-US"/>
            </w:rPr>
            <w:fldChar w:fldCharType="separate"/>
          </w:r>
          <w:r w:rsidR="00673314">
            <w:rPr>
              <w:lang w:val="en-US"/>
            </w:rPr>
            <w:t>(Halfens et al., 2013)</w:t>
          </w:r>
          <w:r w:rsidR="00673314">
            <w:rPr>
              <w:lang w:val="en-US"/>
            </w:rPr>
            <w:fldChar w:fldCharType="end"/>
          </w:r>
        </w:sdtContent>
      </w:sdt>
      <w:r w:rsidR="00673314">
        <w:rPr>
          <w:lang w:val="en-US"/>
        </w:rPr>
        <w:t>. Still</w:t>
      </w:r>
      <w:r>
        <w:rPr>
          <w:lang w:val="en-US"/>
        </w:rPr>
        <w:t xml:space="preserve">, some typologies </w:t>
      </w:r>
      <w:r w:rsidR="00673314">
        <w:rPr>
          <w:lang w:val="en-US"/>
        </w:rPr>
        <w:t>include quality and performance indicators</w:t>
      </w:r>
      <w:r>
        <w:rPr>
          <w:lang w:val="en-US"/>
        </w:rPr>
        <w:t xml:space="preserve">. </w:t>
      </w:r>
      <w:sdt>
        <w:sdtPr>
          <w:rPr>
            <w:lang w:val="en-US"/>
          </w:rPr>
          <w:alias w:val="Don't edit this field"/>
          <w:tag w:val="CitaviPlaceholder#9ef44810-a16c-4c81-894a-0bde00da3c30"/>
          <w:id w:val="547500885"/>
          <w:placeholder>
            <w:docPart w:val="13AD7C84CDD84F019250A833886B9A12"/>
          </w:placeholder>
        </w:sdtPr>
        <w:sdtEndPr/>
        <w:sdtContent>
          <w:r>
            <w:rPr>
              <w:lang w:val="en-US"/>
            </w:rPr>
            <w:fldChar w:fldCharType="begin"/>
          </w:r>
          <w:r w:rsidR="00563976">
            <w:rPr>
              <w:lang w:val="en-US"/>
            </w:rPr>
            <w:instrText>ADDIN CitaviPlaceholder{eyIkaWQiOiIxIiwiQXNzb2NpYXRlV2l0aFBsYWNlaG9sZGVyVGFnIjoiQ2l0YXZpUGxhY2Vob2xkZXIjMmFmMTA1NzMtNDBkOC00NzBiLWE5YTMtYmU4MDEzM2VkMGQyIiwiRW50cmllcyI6W3siJGlkIjoiMiIsIklkIjoiNmMzMmEzMjctNWNlYi00ZGJkLTliNzktOWQ0YWEyM2M2NDFh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DoyMzozNyIsIk1vZGlmaWVkQnkiOiJfTWFyZWlrZSBBcmlhYW5zIiwiSWQiOiJmZDNhYzJhNi03MzExLTQxYzMtYjdiMi02OTg5NDc1MTg1NzkiLCJNb2RpZmllZE9uIjoiMjAxOS0wNi0yNFQxMTowMjoz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5ZWY0NDgxMC1hMTZjLTRjODEtODk0YS0wYmRlMDBkYTNjMzAiLCJUZXh0IjoiRGFtaWFuaSBldCBhbC4iLCJXQUlWZXJzaW9uIjoiNi4zLjAuMCJ9}</w:instrText>
          </w:r>
          <w:r>
            <w:rPr>
              <w:lang w:val="en-US"/>
            </w:rPr>
            <w:fldChar w:fldCharType="separate"/>
          </w:r>
          <w:r w:rsidR="00563976">
            <w:rPr>
              <w:lang w:val="en-US"/>
            </w:rPr>
            <w:t>Damiani et al.</w:t>
          </w:r>
          <w:r>
            <w:rPr>
              <w:lang w:val="en-US"/>
            </w:rPr>
            <w:fldChar w:fldCharType="end"/>
          </w:r>
        </w:sdtContent>
      </w:sdt>
      <w:r>
        <w:rPr>
          <w:lang w:val="en-US"/>
        </w:rPr>
        <w:t xml:space="preserve"> </w:t>
      </w:r>
      <w:sdt>
        <w:sdtPr>
          <w:rPr>
            <w:lang w:val="en-US"/>
          </w:rPr>
          <w:alias w:val="Don't edit this field"/>
          <w:tag w:val="CitaviPlaceholder#2af10573-40d8-470b-a9a3-be80133ed0d2"/>
          <w:id w:val="-1212888295"/>
          <w:placeholder>
            <w:docPart w:val="13AD7C84CDD84F019250A833886B9A12"/>
          </w:placeholder>
        </w:sdtPr>
        <w:sdtEndPr/>
        <w:sdtContent>
          <w:r>
            <w:rPr>
              <w:lang w:val="en-US"/>
            </w:rPr>
            <w:fldChar w:fldCharType="begin"/>
          </w:r>
          <w:r w:rsidR="00563976">
            <w:rPr>
              <w:lang w:val="en-US"/>
            </w:rPr>
            <w:instrText>ADDIN CitaviPlaceholder{eyIkaWQiOiIxIiwiQXNzb2NpYXRlV2l0aFBsYWNlaG9sZGVyVGFnIjoiQ2l0YXZpUGxhY2Vob2xkZXIjOWVmNDQ4MTAtYTE2Yy00YzgxLTg5NGEtMGJkZTAwZGEzYzMwIiwiRW50cmllcyI6W3siJGlkIjoiMiIsIklkIjoiMWU2NDVhZTYtODg4OS00ODg4LWFlNGQtZDhmN2U4ZWExNjRm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yYWYxMDU3My00MGQ4LTQ3MGItYTlhMy1iZTgwMTMzZWQwZDIiLCJUZXh0IjoiKDIwMTEpIiwiV0FJVmVyc2lvbiI6IjYuMy4wLjAifQ==}</w:instrText>
          </w:r>
          <w:r>
            <w:rPr>
              <w:lang w:val="en-US"/>
            </w:rPr>
            <w:fldChar w:fldCharType="separate"/>
          </w:r>
          <w:r w:rsidR="00563976">
            <w:rPr>
              <w:lang w:val="en-US"/>
            </w:rPr>
            <w:t>(2011)</w:t>
          </w:r>
          <w:r>
            <w:rPr>
              <w:lang w:val="en-US"/>
            </w:rPr>
            <w:fldChar w:fldCharType="end"/>
          </w:r>
        </w:sdtContent>
      </w:sdt>
      <w:r>
        <w:rPr>
          <w:lang w:val="en-US"/>
        </w:rPr>
        <w:t xml:space="preserve"> use the share of people over 80 reporting good or very good health and the perceived limitations in ADLs for people aged 65 or older. </w:t>
      </w:r>
      <w:sdt>
        <w:sdtPr>
          <w:rPr>
            <w:lang w:val="en-US"/>
          </w:rPr>
          <w:alias w:val="Don't edit this field"/>
          <w:tag w:val="CitaviPlaceholder#280ab2f3-6131-49e2-9181-780aaf9254c6"/>
          <w:id w:val="2016262719"/>
          <w:placeholder>
            <w:docPart w:val="13AD7C84CDD84F019250A833886B9A12"/>
          </w:placeholder>
        </w:sdtPr>
        <w:sdtEndPr/>
        <w:sdtContent>
          <w:r>
            <w:rPr>
              <w:lang w:val="en-US"/>
            </w:rPr>
            <w:fldChar w:fldCharType="begin"/>
          </w:r>
          <w:r w:rsidR="00563976">
            <w:rPr>
              <w:lang w:val="en-US"/>
            </w:rPr>
            <w:instrText>ADDIN CitaviPlaceholder{eyIkaWQiOiIxIiwiQXNzb2NpYXRlV2l0aFBsYWNlaG9sZGVyVGFnIjoiQ2l0YXZpUGxhY2Vob2xkZXIjNzUwZGFlYmQtYjEzOS00Mzk5LWI2OTctYTI2ZjNjMzg1NWM3IiwiRW50cmllcyI6W3siJGlkIjoiMiIsIklkIjoiMDJjOGQyOTAtOTRjOC00MDUxLWI4MzktYmRlN2Y0ZmQ1YzM0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I4MGFiMmYzLTYxMzEtNDllMi05MTgxLTc4MGFhZjkyNTRjNiIsIlRleHQiOiJLcmF1cyBldCBhbC4iLCJXQUlWZXJzaW9uIjoiNi4zLjAuMCJ9}</w:instrText>
          </w:r>
          <w:r>
            <w:rPr>
              <w:lang w:val="en-US"/>
            </w:rPr>
            <w:fldChar w:fldCharType="separate"/>
          </w:r>
          <w:r w:rsidR="00563976">
            <w:rPr>
              <w:lang w:val="en-US"/>
            </w:rPr>
            <w:t>Kraus et al.</w:t>
          </w:r>
          <w:r>
            <w:rPr>
              <w:lang w:val="en-US"/>
            </w:rPr>
            <w:fldChar w:fldCharType="end"/>
          </w:r>
        </w:sdtContent>
      </w:sdt>
      <w:r>
        <w:rPr>
          <w:lang w:val="en-US"/>
        </w:rPr>
        <w:t xml:space="preserve"> </w:t>
      </w:r>
      <w:sdt>
        <w:sdtPr>
          <w:rPr>
            <w:lang w:val="en-US"/>
          </w:rPr>
          <w:alias w:val="Don't edit this field"/>
          <w:tag w:val="CitaviPlaceholder#750daebd-b139-4399-b697-a26f3c3855c7"/>
          <w:id w:val="-1888567935"/>
          <w:placeholder>
            <w:docPart w:val="13AD7C84CDD84F019250A833886B9A12"/>
          </w:placeholder>
        </w:sdtPr>
        <w:sdtEndPr/>
        <w:sdtContent>
          <w:r>
            <w:rPr>
              <w:lang w:val="en-US"/>
            </w:rPr>
            <w:fldChar w:fldCharType="begin"/>
          </w:r>
          <w:r w:rsidR="00563976">
            <w:rPr>
              <w:lang w:val="en-US"/>
            </w:rPr>
            <w:instrText>ADDIN CitaviPlaceholder{eyIkaWQiOiIxIiwiQXNzb2NpYXRlV2l0aFBsYWNlaG9sZGVyVGFnIjoiQ2l0YXZpUGxhY2Vob2xkZXIjMjgwYWIyZjMtNjEzMS00OWUyLTkxODEtNzgwYWFmOTI1NGM2IiwiRW50cmllcyI6W3siJGlkIjoiMiIsIklkIjoiNTc1ODQ0YTAtZDJhYy00ZTJiLTllN2QtZjBiNzdkNWNhY2I1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NzUwZGFlYmQtYjEzOS00Mzk5LWI2OTctYTI2ZjNjMzg1NWM3IiwiVGV4dCI6IigyMDEwKSIsIldBSVZlcnNpb24iOiI2LjMuMC4wIn0=}</w:instrText>
          </w:r>
          <w:r>
            <w:rPr>
              <w:lang w:val="en-US"/>
            </w:rPr>
            <w:fldChar w:fldCharType="separate"/>
          </w:r>
          <w:r w:rsidR="00563976">
            <w:rPr>
              <w:lang w:val="en-US"/>
            </w:rPr>
            <w:t>(2010)</w:t>
          </w:r>
          <w:r>
            <w:rPr>
              <w:lang w:val="en-US"/>
            </w:rPr>
            <w:fldChar w:fldCharType="end"/>
          </w:r>
        </w:sdtContent>
      </w:sdt>
      <w:r>
        <w:rPr>
          <w:lang w:val="en-US"/>
        </w:rPr>
        <w:t xml:space="preserve"> use institutional indicators of mandatory quality assurance systems and the degree and functioning of integrated services. </w:t>
      </w:r>
      <w:r w:rsidR="00973D25">
        <w:rPr>
          <w:lang w:val="en-US"/>
        </w:rPr>
        <w:t>Overall these dimensions and indicators are nearly all quantitative indicators, based on</w:t>
      </w:r>
      <w:r>
        <w:rPr>
          <w:lang w:val="en-US"/>
        </w:rPr>
        <w:t xml:space="preserve"> OECD or Eurostat data </w:t>
      </w:r>
      <w:r w:rsidR="00973D25">
        <w:rPr>
          <w:lang w:val="en-US"/>
        </w:rPr>
        <w:t xml:space="preserve">on which nearly all typologies are based </w:t>
      </w:r>
      <w:sdt>
        <w:sdtPr>
          <w:rPr>
            <w:lang w:val="en-US"/>
          </w:rPr>
          <w:alias w:val="Don’t edit this field."/>
          <w:tag w:val="CitaviPlaceholder#30c090f1-e5e5-42d8-a73b-ff39188dc39b"/>
          <w:id w:val="1994758313"/>
          <w:placeholder>
            <w:docPart w:val="BA4933A98030458B918C9F0ABAEC5A28"/>
          </w:placeholder>
        </w:sdtPr>
        <w:sdtEndPr/>
        <w:sdtContent>
          <w:r w:rsidR="00973D25">
            <w:rPr>
              <w:lang w:val="en-US"/>
            </w:rPr>
            <w:fldChar w:fldCharType="begin"/>
          </w:r>
          <w:r w:rsidR="00563976">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jNDQwODA1OS0zYzNjLTQ2MmEtOTRkYi0xNDM5NmQyNDg1OTg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NjYxMzYwMjItMzNlZi00MDNkLWI2ODMtZDYzYzZiZDc2YmE2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mIxNDZhYmNiLWVkNzEtNGQ3NC1iZDFmLWYyYWViMTUyMjBlOCIsIlJhbmdlU3RhcnQiOjQ5LCJSYW5nZUxlbmd0aCI6MjE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zMwYzA5MGYxLWU1ZTUtNDJkOC1hNzNiLWZmMzkxODhkYzM5YiIsIlRleHQiOiIoQWxiZXIsIDE5OTU7IENvbG9tYm8sIDIwMTI7IERhbWlhbmkgZXQgYWwuLCAyMDExOyBLcmF1cyBldCBhbC4sIDIwMTApIiwiV0FJVmVyc2lvbiI6IjYuMy4wLjAifQ==}</w:instrText>
          </w:r>
          <w:r w:rsidR="00973D25">
            <w:rPr>
              <w:lang w:val="en-US"/>
            </w:rPr>
            <w:fldChar w:fldCharType="separate"/>
          </w:r>
          <w:r w:rsidR="00563976">
            <w:rPr>
              <w:lang w:val="en-US"/>
            </w:rPr>
            <w:t>(Alber, 1995; Colombo, 2012; Damiani et al., 2011; Kraus et al., 2010)</w:t>
          </w:r>
          <w:r w:rsidR="00973D25">
            <w:rPr>
              <w:lang w:val="en-US"/>
            </w:rPr>
            <w:fldChar w:fldCharType="end"/>
          </w:r>
        </w:sdtContent>
      </w:sdt>
      <w:r w:rsidR="00D9383E">
        <w:rPr>
          <w:lang w:val="en-US"/>
        </w:rPr>
        <w:t>.</w:t>
      </w:r>
      <w:r w:rsidR="00973D25">
        <w:rPr>
          <w:lang w:val="en-US"/>
        </w:rPr>
        <w:t xml:space="preserve"> </w:t>
      </w:r>
      <w:r w:rsidR="00D9383E">
        <w:rPr>
          <w:lang w:val="en-US"/>
        </w:rPr>
        <w:t>O</w:t>
      </w:r>
      <w:r w:rsidR="00973D25">
        <w:rPr>
          <w:lang w:val="en-US"/>
        </w:rPr>
        <w:t xml:space="preserve">nly </w:t>
      </w:r>
      <w:sdt>
        <w:sdtPr>
          <w:rPr>
            <w:lang w:val="en-US"/>
          </w:rPr>
          <w:alias w:val="Don’t edit this field."/>
          <w:tag w:val="CitaviPlaceholder#173f1a7f-cdac-4497-b6b8-3376e266d6ac"/>
          <w:id w:val="-597562447"/>
          <w:placeholder>
            <w:docPart w:val="BA4933A98030458B918C9F0ABAEC5A28"/>
          </w:placeholder>
        </w:sdtPr>
        <w:sdtEndPr/>
        <w:sdtContent>
          <w:r w:rsidR="00973D25">
            <w:rPr>
              <w:lang w:val="en-US"/>
            </w:rPr>
            <w:fldChar w:fldCharType="begin"/>
          </w:r>
          <w:r w:rsidR="00563976">
            <w:rPr>
              <w:lang w:val="en-US"/>
            </w:rPr>
            <w:instrText>ADDIN CitaviPlaceholder{eyIkaWQiOiIxIiwiQXNzb2NpYXRlV2l0aFBsYWNlaG9sZGVyVGFnIjoiQ2l0YXZpUGxhY2Vob2xkZXIjNTZkMmU1NGUtOTc1Mi00NTI5LWI3MDktZDBhNWQ5NDIzMDIzIiwiRW50cmllcyI6W3siJGlkIjoiMiIsIklkIjoiNWRkMmI3NzEtMDJkYy00OGEyLTg0NDMtMWM2NTJiOGUyNTMw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J9fSx7IiRpZCI6IjY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5IiwiQ291bnQiOjEsIlRleHRVbml0cyI6W3siJGlkIjoiMTAiLCJGb250U3R5bGUiOnsiJGlkIjoiMTEiLCJOZXV0cmFsIjp0cnVlfSwiUmVhZGluZ09yZGVyIjoxLCJUZXh0IjoiUG9tbWVyIGV0IGFsLiJ9XX0sIlRhZyI6IkNpdGF2aVBsYWNlaG9sZGVyIzE3M2YxYTdmLWNkYWMtNDQ5Ny1iNmI4LTMzNzZlMjY2ZDZhYyIsIlRleHQiOiJQb21tZXIgZXQgYWwuIiwiV0FJVmVyc2lvbiI6IjYuMy4wLjAifQ==}</w:instrText>
          </w:r>
          <w:r w:rsidR="00973D25">
            <w:rPr>
              <w:lang w:val="en-US"/>
            </w:rPr>
            <w:fldChar w:fldCharType="separate"/>
          </w:r>
          <w:r w:rsidR="00563976">
            <w:rPr>
              <w:lang w:val="en-US"/>
            </w:rPr>
            <w:t>Pommer et al.</w:t>
          </w:r>
          <w:r w:rsidR="00973D25">
            <w:rPr>
              <w:lang w:val="en-US"/>
            </w:rPr>
            <w:fldChar w:fldCharType="end"/>
          </w:r>
        </w:sdtContent>
      </w:sdt>
      <w:r w:rsidR="00973D25" w:rsidRPr="006621CC">
        <w:t xml:space="preserve"> </w:t>
      </w:r>
      <w:sdt>
        <w:sdtPr>
          <w:alias w:val="Don’t edit this field."/>
          <w:tag w:val="CitaviPlaceholder#56d2e54e-9752-4529-b709-d0a5d9423023"/>
          <w:id w:val="1605688559"/>
          <w:placeholder>
            <w:docPart w:val="BA4933A98030458B918C9F0ABAEC5A28"/>
          </w:placeholder>
        </w:sdtPr>
        <w:sdtEndPr>
          <w:rPr>
            <w:lang w:val="en-US"/>
          </w:rPr>
        </w:sdtEndPr>
        <w:sdtContent>
          <w:r w:rsidR="00973D25">
            <w:rPr>
              <w:lang w:val="en-US"/>
            </w:rPr>
            <w:fldChar w:fldCharType="begin"/>
          </w:r>
          <w:r w:rsidR="00563976">
            <w:instrText>ADDIN CitaviPlaceholder{eyIkaWQiOiIxIiwiQXNzb2NpYXRlV2l0aFBsYWNlaG9sZGVyVGFnIjoiQ2l0YXZpUGxhY2Vob2xkZXIjMTczZjFhN2YtY2RhYy00NDk3LWI2YjgtMzM3NmUyNjZkNmFjIiwiRW50cmllcyI6W3siJGlkIjoiMiIsIklkIjoiODg4N2VmMDktNDkzZi00ZTAyLTliMmEtNmJjMzU3MDZiYTQ2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pZCI6IjUifX0seyIkaWQiOiI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w:instrText>
          </w:r>
          <w:r w:rsidR="00563976" w:rsidRPr="00563976">
            <w:rPr>
              <w:lang w:val="en-US"/>
            </w:rPr>
            <w:instrText>I6Ijg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Q3JlYXRlZEJ5IjoiX20iLCJDcmVhdGVkT24iOiIyMDE4LTEyLTEyVDEwOjM4OjQwIiwiTW9kaWZpZWRCeSI6Il9NYXJlaWtlIEFyaWFhbnMiLCJJZCI6IjUzNzBlNDE4LTViOWQtNGE1Zi04OTMyLTA4Y2E0N2JiOTg0OCIsIk1vZGlmaWVkT24iOiIyMDE5LTA2LTI0VDExOjAyOjMy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wOSkifV19LCJUYWciOiJDaXRhdmlQbGFjZWhvbGRlciM1NmQyZTU0ZS05NzUyLTQ1MjktYjcwOS1kMGE1ZDk0MjMwMjMiLCJUZXh0IjoiKDIwMDkpIiwiV0FJVmVyc2lvbiI6IjYuMy4wLjAifQ==}</w:instrText>
          </w:r>
          <w:r w:rsidR="00973D25">
            <w:rPr>
              <w:lang w:val="en-US"/>
            </w:rPr>
            <w:fldChar w:fldCharType="separate"/>
          </w:r>
          <w:r w:rsidR="00563976">
            <w:rPr>
              <w:lang w:val="en-US"/>
            </w:rPr>
            <w:t>(2009)</w:t>
          </w:r>
          <w:r w:rsidR="00973D25">
            <w:rPr>
              <w:lang w:val="en-US"/>
            </w:rPr>
            <w:fldChar w:fldCharType="end"/>
          </w:r>
        </w:sdtContent>
      </w:sdt>
      <w:r w:rsidR="00973D25" w:rsidRPr="00774363">
        <w:rPr>
          <w:lang w:val="en-US"/>
        </w:rPr>
        <w:t xml:space="preserve"> use Share-Data for their typology and are thus the only ones using micro-data for their analysis. </w:t>
      </w:r>
      <w:r w:rsidR="00D9383E">
        <w:rPr>
          <w:lang w:val="en-US"/>
        </w:rPr>
        <w:t>Solely</w:t>
      </w:r>
      <w:r w:rsidR="00973D25">
        <w:rPr>
          <w:lang w:val="en-US"/>
        </w:rPr>
        <w:t xml:space="preserve"> </w:t>
      </w:r>
      <w:sdt>
        <w:sdtPr>
          <w:rPr>
            <w:lang w:val="en-US"/>
          </w:rPr>
          <w:alias w:val="Don’t edit this field."/>
          <w:tag w:val="CitaviPlaceholder#cf52e0cc-ceb2-4896-8d63-cef717ca298f"/>
          <w:id w:val="609949164"/>
          <w:placeholder>
            <w:docPart w:val="BA4933A98030458B918C9F0ABAEC5A28"/>
          </w:placeholder>
        </w:sdtPr>
        <w:sdtEndPr/>
        <w:sdtContent>
          <w:r w:rsidR="00973D25">
            <w:rPr>
              <w:lang w:val="en-US"/>
            </w:rPr>
            <w:fldChar w:fldCharType="begin"/>
          </w:r>
          <w:r w:rsidR="00563976">
            <w:rPr>
              <w:lang w:val="en-US"/>
            </w:rPr>
            <w:instrText>ADDIN CitaviPlaceholder{eyIkaWQiOiIxIiwiQXNzb2NpYXRlV2l0aFBsYWNlaG9sZGVyVGFnIjoiQ2l0YXZpUGxhY2Vob2xkZXIjMDBlNWMzOTMtZDQ4Zi00YzZlLWI3YTMtY2Y3MDJjOTgyZTMwIiwiRW50cmllcyI6W3siJGlkIjoiMiIsIklkIjoiMTQ5N2IzZTAtNDg5YS00OGY5LTliMDQtNWEzOGRlYjE4YzU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2NmNTJlMGNjLWNlYjItNDg5Ni04ZDYzLWNlZjcxN2NhMjk4ZiIsIlRleHQiOiJLcmF1cyBldCBhbC4iLCJXQUlWZXJzaW9uIjoiNi4zLjAuMCJ9}</w:instrText>
          </w:r>
          <w:r w:rsidR="00973D25">
            <w:rPr>
              <w:lang w:val="en-US"/>
            </w:rPr>
            <w:fldChar w:fldCharType="separate"/>
          </w:r>
          <w:r w:rsidR="00563976">
            <w:rPr>
              <w:lang w:val="en-US"/>
            </w:rPr>
            <w:t>Kraus et al.</w:t>
          </w:r>
          <w:r w:rsidR="00973D25">
            <w:rPr>
              <w:lang w:val="en-US"/>
            </w:rPr>
            <w:fldChar w:fldCharType="end"/>
          </w:r>
        </w:sdtContent>
      </w:sdt>
      <w:r w:rsidR="00973D25">
        <w:rPr>
          <w:lang w:val="en-US"/>
        </w:rPr>
        <w:t xml:space="preserve"> </w:t>
      </w:r>
      <w:sdt>
        <w:sdtPr>
          <w:rPr>
            <w:lang w:val="en-US"/>
          </w:rPr>
          <w:alias w:val="Don’t edit this field."/>
          <w:tag w:val="CitaviPlaceholder#00e5c393-d48f-4c6e-b7a3-cf702c982e30"/>
          <w:id w:val="1464470288"/>
          <w:placeholder>
            <w:docPart w:val="BA4933A98030458B918C9F0ABAEC5A28"/>
          </w:placeholder>
        </w:sdtPr>
        <w:sdtEndPr/>
        <w:sdtContent>
          <w:r w:rsidR="00973D25">
            <w:rPr>
              <w:lang w:val="en-US"/>
            </w:rPr>
            <w:fldChar w:fldCharType="begin"/>
          </w:r>
          <w:r w:rsidR="00563976">
            <w:rPr>
              <w:lang w:val="en-US"/>
            </w:rPr>
            <w:instrText>ADDIN CitaviPlaceholder{eyIkaWQiOiIxIiwiQXNzb2NpYXRlV2l0aFBsYWNlaG9sZGVyVGFnIjoiQ2l0YXZpUGxhY2Vob2xkZXIjY2Y1MmUwY2MtY2ViMi00ODk2LThkNjMtY2VmNzE3Y2EyOThmIiwiRW50cmllcyI6W3siJGlkIjoiMiIsIklkIjoiODU2Y2JlNGItZGY4NS00NTJlLTk1OTEtMGY5NzE5NGZkYjVi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MDBlNWMzOTMtZDQ4Zi00YzZlLWI3YTMtY2Y3MDJjOTgyZTMwIiwiVGV4dCI6IigyMDEwKSIsIldBSVZlcnNpb24iOiI2LjMuMC4wIn0=}</w:instrText>
          </w:r>
          <w:r w:rsidR="00973D25">
            <w:rPr>
              <w:lang w:val="en-US"/>
            </w:rPr>
            <w:fldChar w:fldCharType="separate"/>
          </w:r>
          <w:r w:rsidR="00563976">
            <w:rPr>
              <w:lang w:val="en-US"/>
            </w:rPr>
            <w:t>(2010)</w:t>
          </w:r>
          <w:r w:rsidR="00973D25">
            <w:rPr>
              <w:lang w:val="en-US"/>
            </w:rPr>
            <w:fldChar w:fldCharType="end"/>
          </w:r>
        </w:sdtContent>
      </w:sdt>
      <w:r w:rsidR="00973D25">
        <w:rPr>
          <w:lang w:val="en-US"/>
        </w:rPr>
        <w:t xml:space="preserve"> use data which include the institutional setting and rules for access to the system, which are based on own primary data collection. This access dimension has been proven of high relevance for healthcare typologies </w:t>
      </w:r>
      <w:sdt>
        <w:sdtPr>
          <w:rPr>
            <w:lang w:val="en-US"/>
          </w:rPr>
          <w:alias w:val="Don't edit this field"/>
          <w:tag w:val="CitaviPlaceholder#a8a02f89-d3c2-40ea-9de8-b98c0bdb9f0c"/>
          <w:id w:val="2087950985"/>
          <w:placeholder>
            <w:docPart w:val="DefaultPlaceholder_-1854013440"/>
          </w:placeholder>
        </w:sdtPr>
        <w:sdtEndPr/>
        <w:sdtContent>
          <w:r w:rsidR="00973D25">
            <w:rPr>
              <w:lang w:val="en-US"/>
            </w:rPr>
            <w:fldChar w:fldCharType="begin"/>
          </w:r>
          <w:r w:rsidR="00973D25">
            <w:rPr>
              <w:lang w:val="en-US"/>
            </w:rPr>
            <w:instrText>ADDIN CitaviPlaceholder{eyIkaWQiOiIxIiwiRW50cmllcyI6W3siJGlkIjoiMiIsIklkIjoiNjlkNGJhNDUtNTIxZS00MjEwLWE3NzQtMDNiNWIwZjBhODhhIiwiUmFuZ2VMZW5ndGgiOjE1LCJSZWZlcmVuY2VJZCI6IjFiZjM0Njg3LWExNmYtNDJmNi04MTIxLWMwYmY0YjJmOTMwZ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V0sIkNpdGF0aW9uS2V5VXBkYXRlVHlwZSI6MCwiQ29sbGFib3JhdG9ycyI6W10sIkRvaSI6IjEwLjExNzcvMDk1ODkyODcwOTM1MjQ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E3Ny8wOTU4OTI4NzA5MzUyNDA2IiwiTGlua2VkUmVzb3VyY2VUeXBlIjo1LCJVcmlTdHJpbmciOiJodHRwczovL2RvaS5vcmcvMTAuMTE3Ny8wOTU4OTI4NzA5MzUyNDA2IiwiUHJvcGVydGllcyI6eyIkaWQiOiI4In19LCJBbm5vdGF0aW9ucyI6W10sIkxvY2F0aW9uVHlwZSI6MCwiTWlycm9yc1JlZmVyZW5jZVByb3BlcnR5SWQiOjEyOCwiQ3JlYXRlZEJ5IjoiX01hcmVpa2UgQXJpYWFucyIsIkNyZWF0ZWRPbiI6IjIwMTktMDYtMTRUMTE6MTU6NTEiLCJNb2RpZmllZEJ5IjoiX01hcmVpa2UgQXJpYWFucyIsIklkIjoiNzQ4NmRjYjQtZTg2Ni00ZjZjLWE2MjQtZjQ0YmYzNjYwMTY3IiwiTW9kaWZpZWRPbiI6IjIwMTktMDYtMTRUMTE6MTY6MDI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hZ2VSYW5nZU51bWJlciI6NSwiUGFnZVJhbmdlTnVtYmVyaW5nVHlwZSI6IlBhZ2UiLCJQYWdlUmFuZ2VOdW1lcmFsU3lzdGVtIjoiQXJhYmljIiwiUGVyaW9kaWNhbCI6eyIkaWQiOiI5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MTM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xpbmtlZFJlc291cmNlU3RhdHVzIjo4LCJPcmlnaW5hbFN0cmluZyI6IjMxMTMzNDQ0IiwiTGlua2VkUmVzb3VyY2VUeXBlIjo1LCJVcmlTdHJpbmciOiJodHRwOi8vd3d3Lm5jYmkubmxtLm5paC5nb3YvcHVibWVkLzMxMTMzNDQ0IiwiUHJvcGVydGllcyI6eyIkaWQiOiIxNi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3IiwiQWRkcmVzcyI6eyIkaWQiOiIxOCIsIkxpbmtlZFJlc291cmNlU3RhdHVzIjo4LCJPcmlnaW5hbFN0cmluZyI6IjEwLjEwMTYvai5oZWFsdGhwb2wuMjAxOS4wNS4wMDEiLCJMaW5rZWRSZXNvdXJjZVR5cGUiOjUsIlVyaVN0cmluZyI6Imh0dHBzOi8vZG9pLm9yZy8xMC4xMDE2L2ouaGVhbHRocG9sLjIwMTkuMDUuMDAxIiwiUHJvcGVydGllcyI6eyIkaWQiOiIxOS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yM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}</w:instrText>
          </w:r>
          <w:r w:rsidR="00973D25">
            <w:rPr>
              <w:lang w:val="en-US"/>
            </w:rPr>
            <w:fldChar w:fldCharType="separate"/>
          </w:r>
          <w:r w:rsidR="00563976">
            <w:rPr>
              <w:lang w:val="en-US"/>
            </w:rPr>
            <w:t>(Reibling, 2010; Reibling et al., 2019)</w:t>
          </w:r>
          <w:r w:rsidR="00973D25">
            <w:rPr>
              <w:lang w:val="en-US"/>
            </w:rPr>
            <w:fldChar w:fldCharType="end"/>
          </w:r>
        </w:sdtContent>
      </w:sdt>
      <w:r w:rsidR="00973D25">
        <w:rPr>
          <w:lang w:val="en-US"/>
        </w:rPr>
        <w:t xml:space="preserve"> and is </w:t>
      </w:r>
      <w:r w:rsidR="00CB5610">
        <w:rPr>
          <w:lang w:val="en-US"/>
        </w:rPr>
        <w:t>operationalized</w:t>
      </w:r>
      <w:r w:rsidR="00973D25">
        <w:rPr>
          <w:lang w:val="en-US"/>
        </w:rPr>
        <w:t xml:space="preserve"> via </w:t>
      </w:r>
      <w:r>
        <w:rPr>
          <w:lang w:val="en-US"/>
        </w:rPr>
        <w:t>means-testing for benefits, entitlement to residential</w:t>
      </w:r>
      <w:r w:rsidR="00673314">
        <w:rPr>
          <w:lang w:val="en-US"/>
        </w:rPr>
        <w:t xml:space="preserve"> care</w:t>
      </w:r>
      <w:r>
        <w:rPr>
          <w:lang w:val="en-US"/>
        </w:rPr>
        <w:t>, home-care benefits and cash benefits as well as choice restrictions</w:t>
      </w:r>
      <w:r w:rsidR="00973D25">
        <w:rPr>
          <w:lang w:val="en-US"/>
        </w:rPr>
        <w:t xml:space="preserve"> in </w:t>
      </w:r>
      <w:sdt>
        <w:sdtPr>
          <w:rPr>
            <w:lang w:val="en-US"/>
          </w:rPr>
          <w:alias w:val="Don't edit this field"/>
          <w:tag w:val="CitaviPlaceholder#ad90e12d-0de5-4319-b2da-e8ef440ced7b"/>
          <w:id w:val="439190821"/>
          <w:placeholder>
            <w:docPart w:val="DefaultPlaceholder_-1854013440"/>
          </w:placeholder>
        </w:sdtPr>
        <w:sdtEndPr/>
        <w:sdtContent>
          <w:r w:rsidR="00973D25">
            <w:rPr>
              <w:lang w:val="en-US"/>
            </w:rPr>
            <w:fldChar w:fldCharType="begin"/>
          </w:r>
          <w:r w:rsidR="00973D25">
            <w:rPr>
              <w:lang w:val="en-US"/>
            </w:rPr>
            <w:instrText>ADDIN CitaviPlaceholder{eyIkaWQiOiIxIiwiQXNzb2NpYXRlV2l0aFBsYWNlaG9sZGVyVGFnIjoiQ2l0YXZpUGxhY2Vob2xkZXIjNThiNzI3MGMtZjgwMS00MmRhLTkwMGItNTBhOWI4MTY4MWZlIiwiRW50cmllcyI6W3siJGlkIjoiMiIsIklkIjoiODk5MmFlNjctNzE5Yi00NWQ1LTg1OTctN2UyZjFmZmZiMjI1IiwiUmFuZ2VMZW5ndGgiOjE0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TdWZmaXgiOiIncyIsIlVzZU51bWJlcmluZ1R5cGVPZlBhcmVudERvY3VtZW50IjpmYWxzZSwiVXNlU3RhbmRhcmRTdWZmaXgiOmZhbHNlfV0sIkZvcm1hdHRlZFRleHQiOnsiJGlkIjoiMTIiLCJDb3VudCI6MSwiVGV4dFVuaXRzIjpbeyIkaWQiOiIxMyIsIkZvbnRTdHlsZSI6eyIkaWQiOiIxNCIsIk5ldXRyYWwiOnRydWV9LCJSZWFkaW5nT3JkZXIiOjEsIlRleHQiOiJLcmF1cyBldCBhbC4ncyJ9XX0sIlRhZyI6IkNpdGF2aVBsYWNlaG9sZGVyI2FkOTBlMTJkLTBkZTUtNDMxOS1iMmRhLWU4ZWY0NDBjZWQ3YiIsIlRleHQiOiJLcmF1cyBldCBhbC4ncyIsIldBSVZlcnNpb24iOiI2LjMuMC4wIn0=}</w:instrText>
          </w:r>
          <w:r w:rsidR="00973D25">
            <w:rPr>
              <w:lang w:val="en-US"/>
            </w:rPr>
            <w:fldChar w:fldCharType="separate"/>
          </w:r>
          <w:r w:rsidR="00563976">
            <w:rPr>
              <w:lang w:val="en-US"/>
            </w:rPr>
            <w:t>Kraus et al.'s</w:t>
          </w:r>
          <w:r w:rsidR="00973D25">
            <w:rPr>
              <w:lang w:val="en-US"/>
            </w:rPr>
            <w:fldChar w:fldCharType="end"/>
          </w:r>
        </w:sdtContent>
      </w:sdt>
      <w:r w:rsidR="00973D25">
        <w:rPr>
          <w:lang w:val="en-US"/>
        </w:rPr>
        <w:t xml:space="preserve"> </w:t>
      </w:r>
      <w:sdt>
        <w:sdtPr>
          <w:rPr>
            <w:lang w:val="en-US"/>
          </w:rPr>
          <w:alias w:val="Don't edit this field"/>
          <w:tag w:val="CitaviPlaceholder#58b7270c-f801-42da-900b-50a9b81681fe"/>
          <w:id w:val="-958026672"/>
          <w:placeholder>
            <w:docPart w:val="DefaultPlaceholder_-1854013440"/>
          </w:placeholder>
        </w:sdtPr>
        <w:sdtEndPr/>
        <w:sdtContent>
          <w:r w:rsidR="00973D25">
            <w:rPr>
              <w:lang w:val="en-US"/>
            </w:rPr>
            <w:fldChar w:fldCharType="begin"/>
          </w:r>
          <w:r w:rsidR="00973D25">
            <w:rPr>
              <w:lang w:val="en-US"/>
            </w:rPr>
            <w:instrText>ADDIN CitaviPlaceholder{eyIkaWQiOiIxIiwiQXNzb2NpYXRlV2l0aFBsYWNlaG9sZGVyVGFnIjoiQ2l0YXZpUGxhY2Vob2xkZXIjYWQ5MGUxMmQtMGRlNS00MzE5LWIyZGEtZThlZjQ0MGNlZDdiIiwiRW50cmllcyI6W3siJGlkIjoiMiIsIklkIjoiMDc1YTdiYjAtNGU2NS00NzY3LTgyYTAtYjY1NzFiYWUxNGYx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NThiNzI3MGMtZjgwMS00MmRhLTkwMGItNTBhOWI4MTY4MWZlIiwiVGV4dCI6IigyMDEwKSIsIldBSVZlcnNpb24iOiI2LjMuMC4wIn0=}</w:instrText>
          </w:r>
          <w:r w:rsidR="00973D25">
            <w:rPr>
              <w:lang w:val="en-US"/>
            </w:rPr>
            <w:fldChar w:fldCharType="separate"/>
          </w:r>
          <w:r w:rsidR="00563976">
            <w:rPr>
              <w:lang w:val="en-US"/>
            </w:rPr>
            <w:t>(2010)</w:t>
          </w:r>
          <w:r w:rsidR="00973D25">
            <w:rPr>
              <w:lang w:val="en-US"/>
            </w:rPr>
            <w:fldChar w:fldCharType="end"/>
          </w:r>
        </w:sdtContent>
      </w:sdt>
      <w:r w:rsidR="00973D25">
        <w:rPr>
          <w:lang w:val="en-US"/>
        </w:rPr>
        <w:t xml:space="preserve"> typology</w:t>
      </w:r>
      <w:r>
        <w:rPr>
          <w:lang w:val="en-US"/>
        </w:rPr>
        <w:t>.</w:t>
      </w:r>
    </w:p>
    <w:p w14:paraId="59539C23" w14:textId="1965322C" w:rsidR="0001050A" w:rsidRPr="00840047" w:rsidRDefault="00673314" w:rsidP="0001050A">
      <w:pPr>
        <w:spacing w:line="360" w:lineRule="auto"/>
        <w:jc w:val="both"/>
        <w:rPr>
          <w:lang w:val="en-GB"/>
        </w:rPr>
      </w:pPr>
      <w:r>
        <w:rPr>
          <w:lang w:val="en-US"/>
        </w:rPr>
        <w:t xml:space="preserve">The </w:t>
      </w:r>
      <w:r w:rsidR="006E55FF">
        <w:rPr>
          <w:lang w:val="en-US"/>
        </w:rPr>
        <w:t>results</w:t>
      </w:r>
      <w:r>
        <w:rPr>
          <w:lang w:val="en-US"/>
        </w:rPr>
        <w:t xml:space="preserve"> of these typologies are certainly influenced by their focus and aim but also by</w:t>
      </w:r>
      <w:r w:rsidR="006E55FF">
        <w:rPr>
          <w:lang w:val="en-US"/>
        </w:rPr>
        <w:t xml:space="preserve"> the number of included countries. </w:t>
      </w:r>
      <w:r w:rsidR="00A02BFB">
        <w:rPr>
          <w:lang w:val="en-US"/>
        </w:rPr>
        <w:t>The included</w:t>
      </w:r>
      <w:r w:rsidR="00B14BB1">
        <w:rPr>
          <w:lang w:val="en-US"/>
        </w:rPr>
        <w:t xml:space="preserve"> country cases vary from about ten </w:t>
      </w:r>
      <w:r w:rsidR="00025E2C">
        <w:rPr>
          <w:lang w:val="en-US"/>
        </w:rPr>
        <w:t>European</w:t>
      </w:r>
      <w:r>
        <w:rPr>
          <w:lang w:val="en-US"/>
        </w:rPr>
        <w:t xml:space="preserve"> and OCED</w:t>
      </w:r>
      <w:r w:rsidR="00B14BB1">
        <w:rPr>
          <w:lang w:val="en-US"/>
        </w:rPr>
        <w:t xml:space="preserve"> cases</w:t>
      </w:r>
      <w:r w:rsidR="00EF3AEC">
        <w:rPr>
          <w:lang w:val="en-US"/>
        </w:rPr>
        <w:t xml:space="preserve"> </w:t>
      </w:r>
      <w:sdt>
        <w:sdtPr>
          <w:rPr>
            <w:lang w:val="en-US"/>
          </w:rPr>
          <w:alias w:val="Don't edit this field"/>
          <w:tag w:val="CitaviPlaceholder#d74d4e41-a17e-4953-a07a-286675462e9e"/>
          <w:id w:val="-992099673"/>
          <w:placeholder>
            <w:docPart w:val="DefaultPlaceholder_-1854013440"/>
          </w:placeholder>
        </w:sdtPr>
        <w:sdtEndPr/>
        <w:sdtContent>
          <w:r w:rsidR="00EF3AEC">
            <w:rPr>
              <w:lang w:val="en-US"/>
            </w:rPr>
            <w:fldChar w:fldCharType="begin"/>
          </w:r>
          <w:r w:rsidR="00563976">
            <w:rPr>
              <w:lang w:val="en-US"/>
            </w:rPr>
            <w:instrText>ADDIN CitaviPlaceholder{eyIkaWQiOiIxIiwiRW50cmllcyI6W3siJGlkIjoiMiIsIklkIjoiNzM5ZTY4NzEtZDAxMC00YzRlLTliM2MtYzFjZTYyYjgxOTUw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5MDEzODVhNS02NmI1LTRlMTMtYjM3Zi0zOTQ4NWQ0MDRkY2UiLCJSYW5nZVN0YXJ0IjoxMiwiUmFuZ2VMZW5ndGgiOjI0LCJSZWZlcmVuY2VJZCI6IjM3M2M5NGNjLWYzYzItNGExZS1iZmI0LTI1ZTc3OGJkN2ZhZCIsIlJlZmVyZW5jZSI6eyIkaWQiOiI4IiwiQWJzdHJhY3RDb21wbGV4aXR5IjowLCJBYnN0cmFjdFNvdXJjZVRleHRGb3JtYXQiOjAsIkF1dGhvcnMiOlt7IiRpZCI6Ijk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MTA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Ex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xMiIsIkFkZHJlc3MiOnsiJGlkIjoiMTMiLCJMaW5rZWRSZXNvdXJjZVN0YXR1cyI6OCwiT3JpZ2luYWxTdHJpbmciOiIxMC4xNTE1L3JldmVjcC0yMDE3LTAwMDgiLCJMaW5rZWRSZXNvdXJjZVR5cGUiOjUsIlVyaVN0cmluZyI6Imh0dHBzOi8vZG9pLm9yZy8xMC4xNTE1L3JldmVjcC0yMDE3LTAwMDgiLCJQcm9wZXJ0aWVzIjp7IiRpZCI6IjE0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E1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MTowMjozMiIsIlByb2plY3QiOnsiJHJlZiI6IjUifX0sIlVzZU51bWJlcmluZ1R5cGVPZlBhcmVudERvY3VtZW50IjpmYWxzZX0seyIkaWQiOiIxNiIsIklkIjoiZmM3MzVjMmEtNTgyMy00YmE3LWFhY2ItOTA1NzE4MDE0ZTA2IiwiUmFuZ2VTdGFydCI6MzYsIlJhbmdlTGVuZ3RoIjoyMiwiUmVmZXJlbmNlSWQiOiI1MzcwZTQxOC01YjlkLTRhNWYtODkzMi0wOGNhNDdiYjk4NDgiLCJSZWZlcmVuY2UiOnsiJGlkIjoiMTciLCJBYnN0cmFjdENvbXBsZXhpdHkiOjAsIkFic3RyYWN0U291cmNlVGV4dEZvcm1hdCI6MCwiQXV0aG9ycyI6W3siJGlkIjoiMTg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E5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yMC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yMS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yMiIsIkNvdW50IjoxLCJUZXh0VW5pdHMiOlt7IiRpZCI6IjIzIiwiRm9udFN0eWxlIjp7IiRpZCI6IjI0IiwiTmV1dHJhbCI6dHJ1ZX0sIlJlYWRpbmdPcmRlciI6MSwiVGV4dCI6IihBbGJlciwgMTk5NTsgSGFsw6Fza292w6EgZXQgYWwuLCAyMDE3OyBQb21tZXIgZXQgYWwuLCAyMDA5KSJ9XX0sIlRhZyI6IkNpdGF2aVBsYWNlaG9sZGVyI2Q3NGQ0ZTQxLWExN2UtNDk1My1hMDdhLTI4NjY3NTQ2MmU5ZSIsIlRleHQiOiIoQWxiZXIsIDE5OTU7IEhhbMOhc2tvdsOhIGV0IGFsLiwgMjAxNzsgUG9tbWVyIGV0IGFsLiwgMjAwOSkiLCJXQUlWZXJzaW9uIjoiNi4zLjAuMCJ9}</w:instrText>
          </w:r>
          <w:r w:rsidR="00EF3AEC">
            <w:rPr>
              <w:lang w:val="en-US"/>
            </w:rPr>
            <w:fldChar w:fldCharType="separate"/>
          </w:r>
          <w:r w:rsidR="00563976">
            <w:rPr>
              <w:lang w:val="en-US"/>
            </w:rPr>
            <w:t>(Alber, 1995; Halásková et al., 2017; Pommer et al., 2009)</w:t>
          </w:r>
          <w:r w:rsidR="00EF3AEC">
            <w:rPr>
              <w:lang w:val="en-US"/>
            </w:rPr>
            <w:fldChar w:fldCharType="end"/>
          </w:r>
        </w:sdtContent>
      </w:sdt>
      <w:r w:rsidR="00B14BB1">
        <w:rPr>
          <w:lang w:val="en-US"/>
        </w:rPr>
        <w:t xml:space="preserve"> to about 20 and more European </w:t>
      </w:r>
      <w:sdt>
        <w:sdtPr>
          <w:rPr>
            <w:lang w:val="en-US"/>
          </w:rPr>
          <w:alias w:val="Don't edit this field"/>
          <w:tag w:val="CitaviPlaceholder#2c2f2c31-0083-4746-b1c3-19d37cbb838c"/>
          <w:id w:val="61301861"/>
          <w:placeholder>
            <w:docPart w:val="DefaultPlaceholder_-1854013440"/>
          </w:placeholder>
        </w:sdtPr>
        <w:sdtEndPr/>
        <w:sdtContent>
          <w:r w:rsidR="00EF3AEC">
            <w:rPr>
              <w:lang w:val="en-US"/>
            </w:rPr>
            <w:fldChar w:fldCharType="begin"/>
          </w:r>
          <w:r w:rsidR="00563976">
            <w:rPr>
              <w:lang w:val="en-US"/>
            </w:rPr>
            <w:instrText>ADDIN CitaviPlaceholder{eyIkaWQiOiIxIiwiRW50cmllcyI6W3siJGlkIjoiMiIsIklkIjoiYTNhZWZhYmEtZTAxNy00ODI3LWIwZGQtYTVmNWIwMGIzZDVm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I0VDExOjAyOjMyIiwiUHJvamVjdCI6eyIkcmVmIjoiNSJ9fSwiVXNlTnVtYmVyaW5nVHlwZU9mUGFyZW50RG9jdW1lbnQiOmZhbHNlfSx7IiRpZCI6IjIwIiwiSWQiOiIwOWNjOWMwMy0yYjQ1LTRkYmUtOGM3ZC00NTZjMWE3NWU4MTEiLCJSYW5nZVN0YXJ0IjoyMSwiUmFuZ2VMZW5ndGgiOjIx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yOSIsIkNvdW50IjoxLCJUZXh0VW5pdHMiOlt7IiRpZCI6IjMwIiwiRm9udFN0eWxlIjp7IiRpZCI6IjMxIiwiTmV1dHJhbCI6dHJ1ZX0sIlJlYWRpbmdPcmRlciI6MSwiVGV4dCI6IihEYW1pYW5pIGV0IGFsLiwgMjAxMTsgS3JhdXMgZXQgYWwuLCAyMDEwKSJ9XX0sIlRhZyI6IkNpdGF2aVBsYWNlaG9sZGVyIzJjMmYyYzMxLTAwODMtNDc0Ni1iMWMzLTE5ZDM3Y2JiODM4YyIsIlRleHQiOiIoRGFtaWFuaSBldCBhbC4sIDIwMTE7IEtyYXVzIGV0IGFsLiwgMjAxMCkiLCJXQUlWZXJzaW9uIjoiNi4zLjAuMCJ9}</w:instrText>
          </w:r>
          <w:r w:rsidR="00EF3AEC">
            <w:rPr>
              <w:lang w:val="en-US"/>
            </w:rPr>
            <w:fldChar w:fldCharType="separate"/>
          </w:r>
          <w:r w:rsidR="00563976">
            <w:t>(Damiani et al., 2011; Kraus et al., 2010)</w:t>
          </w:r>
          <w:r w:rsidR="00EF3AEC">
            <w:rPr>
              <w:lang w:val="en-US"/>
            </w:rPr>
            <w:fldChar w:fldCharType="end"/>
          </w:r>
        </w:sdtContent>
      </w:sdt>
      <w:r w:rsidR="00747F35" w:rsidRPr="00EF3AEC">
        <w:t xml:space="preserve"> </w:t>
      </w:r>
      <w:proofErr w:type="spellStart"/>
      <w:r w:rsidR="00747F35" w:rsidRPr="00EF3AEC">
        <w:t>and</w:t>
      </w:r>
      <w:proofErr w:type="spellEnd"/>
      <w:r w:rsidR="00747F35" w:rsidRPr="00EF3AEC">
        <w:t xml:space="preserve"> OECD</w:t>
      </w:r>
      <w:r w:rsidR="00F211E8">
        <w:t xml:space="preserve"> </w:t>
      </w:r>
      <w:proofErr w:type="spellStart"/>
      <w:r w:rsidR="00F211E8">
        <w:t>cases</w:t>
      </w:r>
      <w:proofErr w:type="spellEnd"/>
      <w:r w:rsidR="00EF3AEC">
        <w:t xml:space="preserve"> </w:t>
      </w:r>
      <w:sdt>
        <w:sdtPr>
          <w:alias w:val="Don't edit this field"/>
          <w:tag w:val="CitaviPlaceholder#79735e07-5829-4993-8392-a2e4ebe9a7db"/>
          <w:id w:val="-761760294"/>
          <w:placeholder>
            <w:docPart w:val="DefaultPlaceholder_-1854013440"/>
          </w:placeholder>
        </w:sdtPr>
        <w:sdtEndPr/>
        <w:sdtContent>
          <w:r w:rsidR="00EF3AEC">
            <w:fldChar w:fldCharType="begin"/>
          </w:r>
          <w:r w:rsidR="00563976">
            <w:instrText>ADDIN CitaviPlaceholder{eyIkaWQiOiIxIiwiRW50cmllcyI6W3siJGlkIjoiMiIsIklkIjoiNzA0Yjc3NWQtMjE0My00ZDdlLWFjZmYtYjMzMDFjNDAzMmYzIiwiUmFuZ2VMZW5ndGgiOjE1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w:instrText>
          </w:r>
          <w:r w:rsidR="00563976" w:rsidRPr="008B0625">
            <w:rPr>
              <w:lang w:val="en-US"/>
            </w:rPr>
            <w:instrText>pbXSwiVGl0bGUiOiJGaW5hbmNpbmcgTG9uZy1UZXJtIENhcmUgaW4gRXVyb3BlIiwiVHJhbnNsYXRvcnMiOltdLCJZZWFyIjoiMjAxMiIsIkNyZWF0ZWRCeSI6Il9tIiwiQ3JlYXRlZE9uIjoiMjAxOC0xMi0xMlQxMDoxOToxOCIsIk1vZGlmaWVkQnkiOiJfTWFyZWlrZSBBcmlhYW5zIiwiSWQiOiI0NmM2MjZiNy05NjRhLTQ5MDYtYjljOS05ZDVmYjVkNmQ3ZGIiLCJNb2RpZmllZE9uIjoiMjAxOS0wNi0yNFQxMTowMjozMi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}</w:instrText>
          </w:r>
          <w:r w:rsidR="00EF3AEC">
            <w:fldChar w:fldCharType="separate"/>
          </w:r>
          <w:r w:rsidR="00563976">
            <w:rPr>
              <w:lang w:val="en-US"/>
            </w:rPr>
            <w:t>(Colombo, 2012)</w:t>
          </w:r>
          <w:r w:rsidR="00EF3AEC">
            <w:fldChar w:fldCharType="end"/>
          </w:r>
        </w:sdtContent>
      </w:sdt>
      <w:r w:rsidR="00747F35" w:rsidRPr="00EF3AEC">
        <w:rPr>
          <w:lang w:val="en-US"/>
        </w:rPr>
        <w:t xml:space="preserve">. </w:t>
      </w:r>
      <w:r>
        <w:rPr>
          <w:lang w:val="en-US"/>
        </w:rPr>
        <w:t xml:space="preserve">Despite </w:t>
      </w:r>
      <w:r w:rsidR="00CB5610">
        <w:rPr>
          <w:lang w:val="en-US"/>
        </w:rPr>
        <w:t>the</w:t>
      </w:r>
      <w:r>
        <w:rPr>
          <w:lang w:val="en-US"/>
        </w:rPr>
        <w:t xml:space="preserve"> </w:t>
      </w:r>
      <w:r w:rsidR="006E55FF">
        <w:rPr>
          <w:lang w:val="en-US"/>
        </w:rPr>
        <w:t xml:space="preserve">large variety in the number of clusters and the composition of those clusters in the different typologies some similarities and parallels can be depicted. The most robust cluster is a </w:t>
      </w:r>
      <w:r w:rsidR="00576CF1">
        <w:rPr>
          <w:lang w:val="en-US"/>
        </w:rPr>
        <w:t>Scandinavian</w:t>
      </w:r>
      <w:r w:rsidR="006E55FF">
        <w:rPr>
          <w:lang w:val="en-US"/>
        </w:rPr>
        <w:t xml:space="preserve"> or northern European cluster that mostly includes Sweden, Norway, Denmark, </w:t>
      </w:r>
      <w:r w:rsidR="006E55FF">
        <w:rPr>
          <w:lang w:val="en-US"/>
        </w:rPr>
        <w:lastRenderedPageBreak/>
        <w:t xml:space="preserve">Finland and often also the Netherlands </w:t>
      </w:r>
      <w:sdt>
        <w:sdtPr>
          <w:rPr>
            <w:lang w:val="en-US"/>
          </w:rPr>
          <w:alias w:val="Don't edit this field"/>
          <w:tag w:val="CitaviPlaceholder#70b90b70-1072-4ed6-9461-8c949baa4655"/>
          <w:id w:val="-1705092393"/>
          <w:placeholder>
            <w:docPart w:val="DefaultPlaceholder_-1854013440"/>
          </w:placeholder>
        </w:sdtPr>
        <w:sdtEndPr/>
        <w:sdtContent>
          <w:r w:rsidR="006E55FF">
            <w:rPr>
              <w:lang w:val="en-US"/>
            </w:rPr>
            <w:fldChar w:fldCharType="begin"/>
          </w:r>
          <w:r w:rsidR="006E55FF">
            <w:rPr>
              <w:lang w:val="en-US"/>
            </w:rPr>
            <w:instrText>ADDIN CitaviPlaceholder{eyIkaWQiOiIxIiwiRW50cmllcyI6W3siJGlkIjoiMiIsIklkIjoiMDIwNWUwZDktZWJlYi00NWVlLWJlMTItNzMxZTQ3Yzc1YjU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zYjQwMzYxZS1iNDg1LTRhMTEtYjkzZi1kZDljOGUzYzEzOWI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Nzk4ODkzY2UtMzUyMi00ZWFlLTk3NTUtOWM1YmJkYzMyZTFl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jRmZGEyODVjLTRhMmMtNDI0Ny1hMWU4LWQzZDY0MmIzZGJmNiIsIlJhbmdlU3RhcnQiOjQ5LCJSYW5nZUxlbmd0aCI6MjA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0seyIkaWQiOiI0MyIsIklkIjoiN2E3YmE2NWMtYzNhZC00YTJkLWI5ZDctMmJjN2RkNWNlOTE5IiwiUmFuZ2VTdGFydCI6NjksIlJhbmdlTGVuZ3RoIjoyMiwiUmVmZXJlbmNlSWQiOiI1MzcwZTQxOC01YjlkLTRhNWYtODkzMi0wOGNhNDdiYjk4NDgiLCJSZWZlcmVuY2UiOnsiJGlkIjoiNDQiLCJBYnN0cmFjdENvbXBsZXhpdHkiOjAsIkFic3RyYWN0U291cmNlVGV4dEZvcm1hdCI6MCwiQXV0aG9ycyI6W3siJGlkIjoiNDU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OCIsIk5hbWUiOiJBa3NhbnQgQWNhZC4gUHVibCIsIlByb3RlY3RlZCI6ZmFsc2UsIkNyZWF0ZWRCeSI6Il9tIiwiQ3JlYXRlZE9uIjoiMjAxOC0xMi0xMlQxMDozOToyMyIsIk1vZGlmaWVkQnkiOiJfbSIsIklkIjoiNWEwYTk0MjUtYzhjZi00ODhiLWJkYWYtZDQyYm</w:instrText>
          </w:r>
          <w:r w:rsidR="006E55FF" w:rsidRPr="00563976">
            <w:instrText>U5ZTYxOWE2IiwiTW9kaWZpZWRPbiI6IjIwMTgtMTItMTJUMTA6Mzk6MjMiLCJQcm9qZWN0Ijp7IiRyZWYiOiI1In19XSw</w:instrText>
          </w:r>
          <w:r w:rsidR="006E55FF" w:rsidRPr="00576CF1">
            <w:instrText>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}</w:instrText>
          </w:r>
          <w:r w:rsidR="006E55FF">
            <w:rPr>
              <w:lang w:val="en-US"/>
            </w:rPr>
            <w:fldChar w:fldCharType="separate"/>
          </w:r>
          <w:r w:rsidR="00563976">
            <w:t>(Alber, 1995; Colombo, 2012; Damiani et al., 2011; Kraus et al., 2010; Pommer et al., 2009)</w:t>
          </w:r>
          <w:r w:rsidR="006E55FF">
            <w:rPr>
              <w:lang w:val="en-US"/>
            </w:rPr>
            <w:fldChar w:fldCharType="end"/>
          </w:r>
        </w:sdtContent>
      </w:sdt>
      <w:r w:rsidR="00576CF1" w:rsidRPr="00576CF1">
        <w:t xml:space="preserve">. </w:t>
      </w:r>
      <w:r w:rsidR="00576CF1" w:rsidRPr="00576CF1">
        <w:rPr>
          <w:lang w:val="en-US"/>
        </w:rPr>
        <w:t>Cluster</w:t>
      </w:r>
      <w:r w:rsidR="00D9383E">
        <w:rPr>
          <w:lang w:val="en-US"/>
        </w:rPr>
        <w:t>s</w:t>
      </w:r>
      <w:r w:rsidR="00576CF1" w:rsidRPr="00576CF1">
        <w:rPr>
          <w:lang w:val="en-US"/>
        </w:rPr>
        <w:t xml:space="preserve"> which include only Eastern European countries can be found in the typologies by</w:t>
      </w:r>
      <w:r w:rsidR="00576CF1">
        <w:rPr>
          <w:lang w:val="en-US"/>
        </w:rPr>
        <w:t xml:space="preserve"> </w:t>
      </w:r>
      <w:sdt>
        <w:sdtPr>
          <w:rPr>
            <w:lang w:val="en-US"/>
          </w:rPr>
          <w:alias w:val="Don't edit this field"/>
          <w:tag w:val="CitaviPlaceholder#0f21f7c5-935d-431d-8f43-9a3a72a7486a"/>
          <w:id w:val="-1717501264"/>
          <w:placeholder>
            <w:docPart w:val="DefaultPlaceholder_-1854013440"/>
          </w:placeholder>
        </w:sdtPr>
        <w:sdtEndPr/>
        <w:sdtContent>
          <w:r>
            <w:rPr>
              <w:lang w:val="en-US"/>
            </w:rPr>
            <w:fldChar w:fldCharType="begin"/>
          </w:r>
          <w:r>
            <w:rPr>
              <w:lang w:val="en-US"/>
            </w:rPr>
            <w:instrText>ADDIN CitaviPlaceholder{eyIkaWQiOiIxIiwiQXNzb2NpYXRlV2l0aFBsYWNlaG9sZGVyVGFnIjoiQ2l0YXZpUGxhY2Vob2xkZXIjZDAxMDgxNjUtZGY4YS00MGY4LTg1MzMtOTI4ZDIzZGU1YzhlIiwiRW50cmllcyI6W3siJGlkIjoiMiIsIklkIjoiMjBiYjM2Y2YtNWUyZC00ZjA1LWE3ODMtN2FmY2NiYWZmMWU3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DoyMzozNyIsIk1vZGlmaWVkQnkiOiJfTWFyZWlrZSBBcmlhYW5zIiwiSWQiOiJmZDNhYzJhNi03MzExLTQxYzMtYjdiMi02OTg5NDc1MTg1NzkiLCJNb2RpZmllZE9uIjoiMjAxOS0wNi0yNFQxNToxMTox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wZjIxZjdjNS05MzVkLTQzMWQtOGY0My05YTNhNzJhNzQ4NmEiLCJUZXh0IjoiRGFtaWFuaSBldCBhbC4iLCJXQUlWZXJzaW9uIjoiNi4zLjAuMCJ9}</w:instrText>
          </w:r>
          <w:r>
            <w:rPr>
              <w:lang w:val="en-US"/>
            </w:rPr>
            <w:fldChar w:fldCharType="separate"/>
          </w:r>
          <w:r>
            <w:rPr>
              <w:lang w:val="en-US"/>
            </w:rPr>
            <w:t>Damiani et al.</w:t>
          </w:r>
          <w:r>
            <w:rPr>
              <w:lang w:val="en-US"/>
            </w:rPr>
            <w:fldChar w:fldCharType="end"/>
          </w:r>
        </w:sdtContent>
      </w:sdt>
      <w:r>
        <w:rPr>
          <w:lang w:val="en-US"/>
        </w:rPr>
        <w:t xml:space="preserve"> </w:t>
      </w:r>
      <w:sdt>
        <w:sdtPr>
          <w:rPr>
            <w:lang w:val="en-US"/>
          </w:rPr>
          <w:alias w:val="Don't edit this field"/>
          <w:tag w:val="CitaviPlaceholder#d0108165-df8a-40f8-8533-928d23de5c8e"/>
          <w:id w:val="1749607218"/>
          <w:placeholder>
            <w:docPart w:val="DefaultPlaceholder_-1854013440"/>
          </w:placeholder>
        </w:sdtPr>
        <w:sdtEndPr/>
        <w:sdtContent>
          <w:r>
            <w:rPr>
              <w:lang w:val="en-US"/>
            </w:rPr>
            <w:fldChar w:fldCharType="begin"/>
          </w:r>
          <w:r>
            <w:rPr>
              <w:lang w:val="en-US"/>
            </w:rPr>
            <w:instrText>ADDIN CitaviPlaceholder{eyIkaWQiOiIxIiwiQXNzb2NpYXRlV2l0aFBsYWNlaG9sZGVyVGFnIjoiQ2l0YXZpUGxhY2Vob2xkZXIjMGYyMWY3YzUtOTM1ZC00MzFkLThmNDMtOWEzYTcyYTc0ODZhIiwiRW50cmllcyI6W3siJGlkIjoiMiIsIklkIjoiMjdiM2JkYTItYzdmZC00MDY1LTllZGUtNDFmNDIzYTM2MmFi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U6MTE6MT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NkMDEwODE2NS1kZjhhLTQwZjgtODUzMy05MjhkMjNkZTVjOGUiLCJUZXh0IjoiKDIwMTEpIiwiV0FJVmVyc2lvbiI6IjYuMy4wLjAifQ==}</w:instrText>
          </w:r>
          <w:r>
            <w:rPr>
              <w:lang w:val="en-US"/>
            </w:rPr>
            <w:fldChar w:fldCharType="separate"/>
          </w:r>
          <w:r>
            <w:rPr>
              <w:lang w:val="en-US"/>
            </w:rPr>
            <w:t>(2011)</w:t>
          </w:r>
          <w:r>
            <w:rPr>
              <w:lang w:val="en-US"/>
            </w:rPr>
            <w:fldChar w:fldCharType="end"/>
          </w:r>
        </w:sdtContent>
      </w:sdt>
      <w:r>
        <w:rPr>
          <w:lang w:val="en-US"/>
        </w:rPr>
        <w:t xml:space="preserve">, </w:t>
      </w:r>
      <w:sdt>
        <w:sdtPr>
          <w:rPr>
            <w:lang w:val="en-US"/>
          </w:rPr>
          <w:alias w:val="Don't edit this field"/>
          <w:tag w:val="CitaviPlaceholder#83a5afb5-d88c-4143-9088-b8476cfb3efb"/>
          <w:id w:val="1522355299"/>
          <w:placeholder>
            <w:docPart w:val="DefaultPlaceholder_-1854013440"/>
          </w:placeholder>
        </w:sdtPr>
        <w:sdtEndPr/>
        <w:sdtContent>
          <w:r>
            <w:rPr>
              <w:lang w:val="en-US"/>
            </w:rPr>
            <w:fldChar w:fldCharType="begin"/>
          </w:r>
          <w:r>
            <w:rPr>
              <w:lang w:val="en-US"/>
            </w:rPr>
            <w:instrText>ADDIN CitaviPlaceholder{eyIkaWQiOiIxIiwiQXNzb2NpYXRlV2l0aFBsYWNlaG9sZGVyVGFnIjoiQ2l0YXZpUGxhY2Vob2xkZXIjZDViYjQyM2MtZmE1YS00MDY3LTgzOTEtZDNkNjEzODk5MmU0IiwiRW50cmllcyI6W3siJGlkIjoiMiIsIklkIjoiMzkxNjI1NzYtMDc1Yi00ZWU2LTgzZGMtMzQ5MTY4NmM2MGZh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I0VDE1OjExOjEy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M4M2E1YWZiNS1kODhjLTQxNDMtOTA4OC1iODQ3NmNmYjNlZmIiLCJUZXh0IjoiSGFsw6Fza292w6EgZXQgYWwuIiwiV0FJVmVyc2lvbiI6IjYuMy4wLjAifQ==}</w:instrText>
          </w:r>
          <w:r>
            <w:rPr>
              <w:lang w:val="en-US"/>
            </w:rPr>
            <w:fldChar w:fldCharType="separate"/>
          </w:r>
          <w:r>
            <w:rPr>
              <w:lang w:val="en-US"/>
            </w:rPr>
            <w:t>Halásková et al.</w:t>
          </w:r>
          <w:r>
            <w:rPr>
              <w:lang w:val="en-US"/>
            </w:rPr>
            <w:fldChar w:fldCharType="end"/>
          </w:r>
        </w:sdtContent>
      </w:sdt>
      <w:r>
        <w:rPr>
          <w:lang w:val="en-US"/>
        </w:rPr>
        <w:t xml:space="preserve"> </w:t>
      </w:r>
      <w:sdt>
        <w:sdtPr>
          <w:rPr>
            <w:lang w:val="en-US"/>
          </w:rPr>
          <w:alias w:val="Don't edit this field"/>
          <w:tag w:val="CitaviPlaceholder#d5bb423c-fa5a-4067-8391-d3d6138992e4"/>
          <w:id w:val="-1040047388"/>
          <w:placeholder>
            <w:docPart w:val="DefaultPlaceholder_-1854013440"/>
          </w:placeholder>
        </w:sdtPr>
        <w:sdtEndPr/>
        <w:sdtContent>
          <w:r>
            <w:rPr>
              <w:lang w:val="en-US"/>
            </w:rPr>
            <w:fldChar w:fldCharType="begin"/>
          </w:r>
          <w:r>
            <w:rPr>
              <w:lang w:val="en-US"/>
            </w:rPr>
            <w:instrText>ADDIN CitaviPlaceholder{eyIkaWQiOiIxIiwiQXNzb2NpYXRlV2l0aFBsYWNlaG9sZGVyVGFnIjoiQ2l0YXZpUGxhY2Vob2xkZXIjODNhNWFmYjUtZDg4Yy00MTQzLTkwODgtYjg0NzZjZmIzZWZiIiwiRW50cmllcyI6W3siJGlkIjoiMiIsIklkIjoiOTgxNjI5ZjEtYzg3Ny00NGEyLTgxYjUtMGM2OTg5NTQ2OWVk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NToxMToxMi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2Q1YmI0MjNjLWZhNWEtNDA2Ny04MzkxLWQzZDYxMzg5OTJlNCIsIlRleHQiOiIoMjAxNykiLCJXQUlWZXJzaW9uIjoiNi4zLjAuMCJ9}</w:instrText>
          </w:r>
          <w:r>
            <w:rPr>
              <w:lang w:val="en-US"/>
            </w:rPr>
            <w:fldChar w:fldCharType="separate"/>
          </w:r>
          <w:r>
            <w:rPr>
              <w:lang w:val="en-US"/>
            </w:rPr>
            <w:t>(2017)</w:t>
          </w:r>
          <w:r>
            <w:rPr>
              <w:lang w:val="en-US"/>
            </w:rPr>
            <w:fldChar w:fldCharType="end"/>
          </w:r>
        </w:sdtContent>
      </w:sdt>
      <w:r>
        <w:rPr>
          <w:lang w:val="en-US"/>
        </w:rPr>
        <w:t xml:space="preserve"> and </w:t>
      </w:r>
      <w:sdt>
        <w:sdtPr>
          <w:rPr>
            <w:lang w:val="en-US"/>
          </w:rPr>
          <w:alias w:val="Don't edit this field"/>
          <w:tag w:val="CitaviPlaceholder#1be97d1d-ce13-4eba-a0b3-f9fc0e71404f"/>
          <w:id w:val="-942136651"/>
          <w:placeholder>
            <w:docPart w:val="DefaultPlaceholder_-1854013440"/>
          </w:placeholder>
        </w:sdtPr>
        <w:sdtEndPr/>
        <w:sdtContent>
          <w:r>
            <w:rPr>
              <w:lang w:val="en-US"/>
            </w:rPr>
            <w:fldChar w:fldCharType="begin"/>
          </w:r>
          <w:r>
            <w:rPr>
              <w:lang w:val="en-US"/>
            </w:rPr>
            <w:instrText>ADDIN CitaviPlaceholder{eyIkaWQiOiIxIiwiQXNzb2NpYXRlV2l0aFBsYWNlaG9sZGVyVGFnIjoiQ2l0YXZpUGxhY2Vob2xkZXIjYWI3NDIzOWUtZjUwMy00MDVmLTgyMzktMzg2Y2RhM2Q0ZTk1IiwiRW50cmllcyI6W3siJGlkIjoiMiIsIklkIjoiZjg2MjEzYmMtZTI0NC00MzNjLTg5MmMtZGFhN2JkOTFjMDM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U6MTE6MT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FiZTk3ZDFkLWNlMTMtNGViYS1hMGIzLWY5ZmMwZTcxNDA0ZiIsIlRleHQiOiJLcmF1cyBldCBhbC4iLCJXQUlWZXJzaW9uIjoiNi4zLjAuMCJ9}</w:instrText>
          </w:r>
          <w:r>
            <w:rPr>
              <w:lang w:val="en-US"/>
            </w:rPr>
            <w:fldChar w:fldCharType="separate"/>
          </w:r>
          <w:r>
            <w:rPr>
              <w:lang w:val="en-US"/>
            </w:rPr>
            <w:t>Kraus et al.</w:t>
          </w:r>
          <w:r>
            <w:rPr>
              <w:lang w:val="en-US"/>
            </w:rPr>
            <w:fldChar w:fldCharType="end"/>
          </w:r>
        </w:sdtContent>
      </w:sdt>
      <w:r>
        <w:rPr>
          <w:lang w:val="en-US"/>
        </w:rPr>
        <w:t xml:space="preserve"> </w:t>
      </w:r>
      <w:sdt>
        <w:sdtPr>
          <w:rPr>
            <w:lang w:val="en-US"/>
          </w:rPr>
          <w:alias w:val="Don't edit this field"/>
          <w:tag w:val="CitaviPlaceholder#ab74239e-f503-405f-8239-386cda3d4e95"/>
          <w:id w:val="1196964931"/>
          <w:placeholder>
            <w:docPart w:val="DefaultPlaceholder_-1854013440"/>
          </w:placeholder>
        </w:sdtPr>
        <w:sdtEndPr/>
        <w:sdtContent>
          <w:r>
            <w:rPr>
              <w:lang w:val="en-US"/>
            </w:rPr>
            <w:fldChar w:fldCharType="begin"/>
          </w:r>
          <w:r>
            <w:rPr>
              <w:lang w:val="en-US"/>
            </w:rPr>
            <w:instrText>ADDIN CitaviPlaceholder{eyIkaWQiOiIxIiwiQXNzb2NpYXRlV2l0aFBsYWNlaG9sZGVyVGFnIjoiQ2l0YXZpUGxhY2Vob2xkZXIjMWJlOTdkMWQtY2UxMy00ZWJhLWEwYjMtZjlmYzBlNzE0MDRmIiwiRW50cmllcyI6W3siJGlkIjoiMiIsIklkIjoiNzNhMzhmYTEtMTliMy00MDdmLWE5Y2QtNGQwM2IyYWQwMDBj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1OjExOjE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YWI3NDIzOWUtZjUwMy00MDVmLTgyMzktMzg2Y2RhM2Q0ZTk1IiwiVGV4dCI6IigyMDEwKSIsIldBSVZlcnNpb24iOiI2LjMuMC4wIn0=}</w:instrText>
          </w:r>
          <w:r>
            <w:rPr>
              <w:lang w:val="en-US"/>
            </w:rPr>
            <w:fldChar w:fldCharType="separate"/>
          </w:r>
          <w:r>
            <w:rPr>
              <w:lang w:val="en-US"/>
            </w:rPr>
            <w:t>(2010)</w:t>
          </w:r>
          <w:r>
            <w:rPr>
              <w:lang w:val="en-US"/>
            </w:rPr>
            <w:fldChar w:fldCharType="end"/>
          </w:r>
        </w:sdtContent>
      </w:sdt>
      <w:r w:rsidR="00576CF1">
        <w:rPr>
          <w:lang w:val="en-US"/>
        </w:rPr>
        <w:t xml:space="preserve"> In these clusters often Bulgaria, Hungary, the Czech Republic, Estonia and Slovakia are included yet also othe</w:t>
      </w:r>
      <w:r>
        <w:rPr>
          <w:lang w:val="en-US"/>
        </w:rPr>
        <w:t>r Eastern European countries</w:t>
      </w:r>
      <w:r w:rsidR="00576CF1">
        <w:rPr>
          <w:lang w:val="en-US"/>
        </w:rPr>
        <w:t xml:space="preserve"> join. In some cases (a second) cluster which incorporates Eastern-European as well as Southern </w:t>
      </w:r>
      <w:r w:rsidR="00C33DD0">
        <w:rPr>
          <w:lang w:val="en-US"/>
        </w:rPr>
        <w:t>European</w:t>
      </w:r>
      <w:r w:rsidR="00576CF1">
        <w:rPr>
          <w:lang w:val="en-US"/>
        </w:rPr>
        <w:t xml:space="preserve"> countries is built </w:t>
      </w:r>
      <w:sdt>
        <w:sdtPr>
          <w:rPr>
            <w:lang w:val="en-US"/>
          </w:rPr>
          <w:alias w:val="Don't edit this field"/>
          <w:tag w:val="CitaviPlaceholder#194d3cdf-3623-4138-841f-ead647b42638"/>
          <w:id w:val="1909256270"/>
          <w:placeholder>
            <w:docPart w:val="DefaultPlaceholder_-1854013440"/>
          </w:placeholder>
        </w:sdtPr>
        <w:sdtEndPr/>
        <w:sdtContent>
          <w:r w:rsidR="00576CF1">
            <w:rPr>
              <w:lang w:val="en-US"/>
            </w:rPr>
            <w:fldChar w:fldCharType="begin"/>
          </w:r>
          <w:r w:rsidR="00576CF1">
            <w:rPr>
              <w:lang w:val="en-US"/>
            </w:rPr>
            <w:instrText>ADDIN CitaviPlaceholder{eyIkaWQiOiIxIiwiRW50cmllcyI6W3siJGlkIjoiMiIsIklkIjoiYjc5NTI2MDktOWM1MC00MjZlLWIwMDQtZjQyNWNiNjZiY2M0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I0VDExOjAyOjMyIiwiUHJvamVjdCI6eyIkcmVmIjoiNSJ9fSwiVXNlTnVtYmVyaW5nVHlwZU9mUGFyZW50RG9jdW1lbnQiOmZhbHNlfSx7IiRpZCI6IjIwIiwiSWQiOiJjMzkxOGYzNi1jMmEwLTQ5YmYtYmMxOS1jNTRhY2YwYTMyN2QiLCJSYW5nZVN0YXJ0IjoyMSwiUmFuZ2VMZW5ndGgiOjIw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LHsiJGlkIjoiMjkiLCJJZCI6ImZlZWZmMDllLTVjYWMtNDNjYy05NDFjLWViNmFlMDAxY2M3MiIsIlJhbmdlU3RhcnQiOjQxLCJSYW5nZUxlbmd0aCI6MjMsIlJlZmVyZW5jZUlkIjoiMGI2YTE0MmUtOTAyMy00YmMxLTgxNTYtZjRlN2IyNTY2MzY5IiwiUmVmZXJlbmNlIjp7IiRpZCI6IjMwIiwiQWJzdHJhY3RDb21wbGV4aXR5IjowLCJBYnN0cmFjdFNvdXJjZVRleHRGb3JtYXQiOjAsIkF1dGhvcnMiOlt7IiRpZCI6IjMx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Sx7IiRpZCI6IjMy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MzM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MzQ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MzU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zNi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zc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}</w:instrText>
          </w:r>
          <w:r w:rsidR="00576CF1">
            <w:rPr>
              <w:lang w:val="en-US"/>
            </w:rPr>
            <w:fldChar w:fldCharType="separate"/>
          </w:r>
          <w:r w:rsidR="00563976">
            <w:rPr>
              <w:lang w:val="en-US"/>
            </w:rPr>
            <w:t>(Damiani et al., 2011; Kraus et al., 2010; Colombo et al., 2011)</w:t>
          </w:r>
          <w:r w:rsidR="00576CF1">
            <w:rPr>
              <w:lang w:val="en-US"/>
            </w:rPr>
            <w:fldChar w:fldCharType="end"/>
          </w:r>
        </w:sdtContent>
      </w:sdt>
      <w:r w:rsidR="00C33DD0">
        <w:rPr>
          <w:lang w:val="en-US"/>
        </w:rPr>
        <w:t xml:space="preserve"> including Italy, Spain and Greece. These countries </w:t>
      </w:r>
      <w:r>
        <w:rPr>
          <w:lang w:val="en-US"/>
        </w:rPr>
        <w:t xml:space="preserve">are only depicted in </w:t>
      </w:r>
      <w:r w:rsidR="00C33DD0">
        <w:rPr>
          <w:lang w:val="en-US"/>
        </w:rPr>
        <w:t>a genuine Southern European cluster</w:t>
      </w:r>
      <w:r>
        <w:rPr>
          <w:lang w:val="en-US"/>
        </w:rPr>
        <w:t xml:space="preserve"> by </w:t>
      </w:r>
      <w:sdt>
        <w:sdtPr>
          <w:rPr>
            <w:lang w:val="en-US"/>
          </w:rPr>
          <w:alias w:val="Don't edit this field"/>
          <w:tag w:val="CitaviPlaceholder#34801476-7347-424d-930f-1baf2ac24d54"/>
          <w:id w:val="-288443426"/>
          <w:placeholder>
            <w:docPart w:val="DefaultPlaceholder_-1854013440"/>
          </w:placeholder>
        </w:sdtPr>
        <w:sdtEndPr/>
        <w:sdtContent>
          <w:r>
            <w:rPr>
              <w:lang w:val="en-US"/>
            </w:rPr>
            <w:fldChar w:fldCharType="begin"/>
          </w:r>
          <w:r>
            <w:rPr>
              <w:lang w:val="en-US"/>
            </w:rPr>
            <w:instrText>ADDIN CitaviPlaceholder{eyIkaWQiOiIxIiwiQXNzb2NpYXRlV2l0aFBsYWNlaG9sZGVyVGFnIjoiQ2l0YXZpUGxhY2Vob2xkZXIjYmIyYWExZTEtNzc5OC00ZmM1LTlkMDgtZGQ3NmE2ZTg5NWFmIiwiRW50cmllcyI6W3siJGlkIjoiMiIsIklkIjoiZjJmMTE0ZmEtOTQ2Mi00ZTYwLWI5ZmItNWVlY2M1NDFhYThk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J9fSx7IiRpZCI6IjY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U6MTE6MTIiLCJQcm9qZWN0Ijp7IiRyZWYiOiI1In19LCJVc2VOdW1iZXJpbmdUeXBlT2ZQYXJlbnREb2N1bWVudCI6ZmFsc2V9XSwiRm9ybWF0dGVkVGV4dCI6eyIkaWQiOiI5IiwiQ291bnQiOjEsIlRleHRVbml0cyI6W3siJGlkIjoiMTAiLCJGb250U3R5bGUiOnsiJGlkIjoiMTEiLCJOZXV0cmFsIjp0cnVlfSwiUmVhZGluZ09yZGVyIjoxLCJUZXh0IjoiUG9tbWVyIGV0IGFsLiJ9XX0sIlRhZyI6IkNpdGF2aVBsYWNlaG9sZGVyIzM0ODAxNDc2LTczNDctNDI0ZC05MzBmLTFiYWYyYWMyNGQ1NCIsIlRleHQiOiJQb21tZXIgZXQgYWwuIiwiV0FJVmVyc2lvbiI6IjYuMy4wLjAifQ==}</w:instrText>
          </w:r>
          <w:r>
            <w:rPr>
              <w:lang w:val="en-US"/>
            </w:rPr>
            <w:fldChar w:fldCharType="separate"/>
          </w:r>
          <w:r>
            <w:rPr>
              <w:lang w:val="en-US"/>
            </w:rPr>
            <w:t>Pommer et al.</w:t>
          </w:r>
          <w:r>
            <w:rPr>
              <w:lang w:val="en-US"/>
            </w:rPr>
            <w:fldChar w:fldCharType="end"/>
          </w:r>
        </w:sdtContent>
      </w:sdt>
      <w:r>
        <w:rPr>
          <w:lang w:val="en-US"/>
        </w:rPr>
        <w:t xml:space="preserve"> </w:t>
      </w:r>
      <w:sdt>
        <w:sdtPr>
          <w:rPr>
            <w:lang w:val="en-US"/>
          </w:rPr>
          <w:alias w:val="Don't edit this field"/>
          <w:tag w:val="CitaviPlaceholder#bb2aa1e1-7798-4fc5-9d08-dd76a6e895af"/>
          <w:id w:val="2106226448"/>
          <w:placeholder>
            <w:docPart w:val="DefaultPlaceholder_-1854013440"/>
          </w:placeholder>
        </w:sdtPr>
        <w:sdtEndPr/>
        <w:sdtContent>
          <w:r>
            <w:rPr>
              <w:lang w:val="en-US"/>
            </w:rPr>
            <w:fldChar w:fldCharType="begin"/>
          </w:r>
          <w:r>
            <w:rPr>
              <w:lang w:val="en-US"/>
            </w:rPr>
            <w:instrText>ADDIN CitaviPlaceholder{eyIkaWQiOiIxIiwiQXNzb2NpYXRlV2l0aFBsYWNlaG9sZGVyVGFnIjoiQ2l0YXZpUGxhY2Vob2xkZXIjMzQ4MDE0NzYtNzM0Ny00MjRkLTkzMGYtMWJhZjJhYzI0ZDU0IiwiRW50cmllcyI6W3siJGlkIjoiMiIsIklkIjoiYjgxZjk5NDEtZjE3OS00Yzc4LThlNjEtYjY5ZWQ0ZmVlM2E2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pZCI6IjUifX0seyIkaWQiOiI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g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Q3JlYXRlZEJ5IjoiX20iLCJDcmVhdGVkT24iOiIyMDE4LTEyLTEyVDEwOjM4OjQwIiwiTW9kaWZpZWRCeSI6Il9NYXJlaWtlIEFyaWFhbnMiLCJJZCI6IjUzNzBlNDE4LTViOWQtNGE1Zi04OTMyLTA4Y2E0N2JiOTg0OCIsIk1vZGlmaWVkT24iOiIyMDE5LTA2LTI0VDE1OjExOjEy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wOSkifV19LCJUYWciOiJDaXRhdmlQbGFjZWhvbGRlciNiYjJhYTFlMS03Nzk4LTRmYzUtOWQwOC1kZDc2YTZlODk1YWYiLCJUZXh0IjoiKDIwMDkpIiwiV0FJVmVyc2lvbiI6IjYuMy4wLjAifQ==}</w:instrText>
          </w:r>
          <w:r>
            <w:rPr>
              <w:lang w:val="en-US"/>
            </w:rPr>
            <w:fldChar w:fldCharType="separate"/>
          </w:r>
          <w:r>
            <w:rPr>
              <w:lang w:val="en-US"/>
            </w:rPr>
            <w:t>(2009)</w:t>
          </w:r>
          <w:r>
            <w:rPr>
              <w:lang w:val="en-US"/>
            </w:rPr>
            <w:fldChar w:fldCharType="end"/>
          </w:r>
        </w:sdtContent>
      </w:sdt>
      <w:r w:rsidR="00C33DD0">
        <w:rPr>
          <w:lang w:val="en-US"/>
        </w:rPr>
        <w:t xml:space="preserve">. Continental </w:t>
      </w:r>
      <w:r>
        <w:rPr>
          <w:lang w:val="en-US"/>
        </w:rPr>
        <w:t>European</w:t>
      </w:r>
      <w:r w:rsidR="00C33DD0">
        <w:rPr>
          <w:lang w:val="en-US"/>
        </w:rPr>
        <w:t xml:space="preserve"> countries </w:t>
      </w:r>
      <w:r>
        <w:rPr>
          <w:lang w:val="en-GB"/>
        </w:rPr>
        <w:t>such as Germany</w:t>
      </w:r>
      <w:r w:rsidR="00C33DD0" w:rsidRPr="00840047">
        <w:rPr>
          <w:lang w:val="en-GB"/>
        </w:rPr>
        <w:t>, France, Austria, Belgium and Luxemburg can be found in many typologies together in one clust</w:t>
      </w:r>
      <w:r w:rsidR="00D9383E">
        <w:rPr>
          <w:lang w:val="en-GB"/>
        </w:rPr>
        <w:t>er but</w:t>
      </w:r>
      <w:r w:rsidR="00C33DD0" w:rsidRPr="00840047">
        <w:rPr>
          <w:lang w:val="en-GB"/>
        </w:rPr>
        <w:t xml:space="preserve"> mostly</w:t>
      </w:r>
      <w:r w:rsidR="003C0489">
        <w:rPr>
          <w:lang w:val="en-GB"/>
        </w:rPr>
        <w:t xml:space="preserve"> </w:t>
      </w:r>
      <w:r w:rsidR="00D9383E">
        <w:rPr>
          <w:lang w:val="en-GB"/>
        </w:rPr>
        <w:t>together with some</w:t>
      </w:r>
      <w:r w:rsidR="00C33DD0" w:rsidRPr="00840047">
        <w:rPr>
          <w:lang w:val="en-GB"/>
        </w:rPr>
        <w:t xml:space="preserve"> Eastern European or </w:t>
      </w:r>
      <w:r w:rsidRPr="00840047">
        <w:rPr>
          <w:lang w:val="en-GB"/>
        </w:rPr>
        <w:t>Northern</w:t>
      </w:r>
      <w:r w:rsidR="00C33DD0" w:rsidRPr="00840047">
        <w:rPr>
          <w:lang w:val="en-GB"/>
        </w:rPr>
        <w:t xml:space="preserve"> Europe</w:t>
      </w:r>
      <w:r w:rsidR="00D9383E">
        <w:rPr>
          <w:lang w:val="en-GB"/>
        </w:rPr>
        <w:t>an countries</w:t>
      </w:r>
      <w:r w:rsidR="00C33DD0" w:rsidRPr="00840047">
        <w:rPr>
          <w:lang w:val="en-GB"/>
        </w:rPr>
        <w:t xml:space="preserve"> </w:t>
      </w:r>
      <w:sdt>
        <w:sdtPr>
          <w:rPr>
            <w:lang w:val="en-GB"/>
          </w:rPr>
          <w:alias w:val="Don't edit this field"/>
          <w:tag w:val="CitaviPlaceholder#ac075ab2-9a9c-415c-a0ad-f7575379beaa"/>
          <w:id w:val="816533927"/>
          <w:placeholder>
            <w:docPart w:val="DefaultPlaceholder_-1854013440"/>
          </w:placeholder>
        </w:sdtPr>
        <w:sdtEndPr/>
        <w:sdtContent>
          <w:r w:rsidR="00C33DD0" w:rsidRPr="00840047">
            <w:rPr>
              <w:lang w:val="en-GB"/>
            </w:rPr>
            <w:fldChar w:fldCharType="begin"/>
          </w:r>
          <w:r w:rsidR="00C33DD0" w:rsidRPr="00840047">
            <w:rPr>
              <w:lang w:val="en-GB"/>
            </w:rPr>
            <w:instrText>ADDIN CitaviPlaceholder{eyIkaWQiOiIxIiwiRW50cmllcyI6W3siJGlkIjoiMiIsIklkIjoiY2IzNGZkMTYtYTQwNy00MjljLTk3MGItMWRhOTU4YTdhMzZl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hNjczZWUzMi02MTVhLTRiOTgtYWMzNC1iYmU2M2M2YzA1NjUiLCJSYW5nZVN0YXJ0IjoxMiwiUmFuZ2VMZW5ndGgiOjIyLCJSZWZlcmVuY2VJZCI6ImZkM2FjMmE2LTczMTEtNDFjMy1iN2IyLTY5ODk0NzUxODU3OSIsIlJlZmVyZW5jZSI6eyIkaWQiOiI4IiwiQWJzdHJhY3RDb21wbGV4aXR5IjowLCJBYnN0cmFjdFNvdXJjZVRleHRGb3JtYXQiOjAsIkF1dGhvcnMiOlt7IiRpZCI6Ij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jQiLCJJZCI6IjY0NzdiYmYyLWM4NjMtNGU0ZC1iZmUxLTM3YzJmNDQ1NzllNiIsIlJhbmdlU3RhcnQiOjM0LCJSYW5nZUxlbmd0aCI6MjQsIlJlZmVyZW5jZUlkIjoiMzczYzk0Y2MtZjNjMi00YTFlLWJmYjQtMjVlNzc4YmQ3ZmFkIiwiUmVmZXJlbmNlIjp7IiRpZCI6IjI1IiwiQWJzdHJhY3RDb21wbGV4aXR5IjowLCJBYnN0cmFjdFNvdXJjZVRleHRGb3JtYXQiOjAsIkF1dGhvcnMiOlt7IiRpZCI6IjI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I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y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MTAuMTUxNS9yZXZlY3AtMjAxNy0wMDA4IiwiTGlua2VkUmVzb3VyY2VUeXBlIjo1LCJVcmlTdHJpbmciOiJodHRwczovL2RvaS5vcmcvMTAuMTUxNS9yZXZlY3AtMjAxNy0wMDA4IiwiUHJvcGVydGllcyI6eyIkaWQiOiIz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LHsiJGlkIjoiMzMiLCJJZCI6IjlkMjcwN2Y3LTZlNTEtNDMxYS04NGVmLTliMzY5OGU4MjA1ZSIsIlJhbmdlU3RhcnQiOjU4LCJSYW5nZUxlbmd0aCI6MjAsIlJlZmVyZW5jZUlkIjoiNGE4MzFjMzQtNzZhNy00ZTJiLTk5NTYtZWExMWY2NjUxNjgwIiwiUmVmZXJlbmNlIjp7IiRpZCI6IjM0IiwiQWJzdHJhY3RDb21wbGV4aXR5IjowLCJBYnN0cmFjdFNvdXJjZVRleHRGb3JtYXQiOjAsIkF1dGhvcnMiOlt7IiRpZCI6IjM1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i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Mz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w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E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0seyIkaWQiOiI0MiIsIklkIjoiNjYxNjkzNjYtNTYzNy00YjFiLThmMzMtNDE1ZDE2ZTI3NmJjIiwiUmFuZ2VTdGFydCI6NzgsIlJhbmdlTGVuZ3RoIjoyMiwiUmVmZXJlbmNlSWQiOiI1MzcwZTQxOC01YjlkLTRhNWYtODkzMi0wOGNhNDdiYjk4NDgiLCJSZWZlcmVuY2UiOnsiJGlkIjoiNDMiLCJBYnN0cmFjdENvbXBsZXhpdHkiOjAsIkFic3RyYWN0U291cmNlVGV4dEZvcm1hdCI6MCwiQXV0aG9ycyI6W3siJGlkIjoiND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1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i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NyIsIk5hbWUiOiJBa3NhbnQgQWNhZC4gUHVibCIsIlByb3RlY3RlZCI6ZmFsc2UsIkNyZWF0ZWRCeSI6Il9tIiwiQ3JlYXRlZE9uIjoiMjAxOC0xMi0xMlQxMDozOToyMyIsIk1vZGlmaWVkQnkiOiJfbSIsIklkIjoiNWEwYTk0MjUtYzhjZi00ODhiLWJkYWYtZDQyYmU5ZTYxOWE2IiwiTW9kaWZpZWRPbi</w:instrText>
          </w:r>
          <w:r w:rsidR="00C33DD0" w:rsidRPr="00563976">
            <w:instrText>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}</w:instrText>
          </w:r>
          <w:r w:rsidR="00C33DD0" w:rsidRPr="00840047">
            <w:rPr>
              <w:lang w:val="en-GB"/>
            </w:rPr>
            <w:fldChar w:fldCharType="separate"/>
          </w:r>
          <w:r w:rsidR="00563976" w:rsidRPr="00563976">
            <w:t>(Alber, 1995; Damiani et al., 2011; Halásková et al., 2017; Kraus et al., 2010; Pommer et al., 2009)</w:t>
          </w:r>
          <w:r w:rsidR="00C33DD0" w:rsidRPr="00840047">
            <w:rPr>
              <w:lang w:val="en-GB"/>
            </w:rPr>
            <w:fldChar w:fldCharType="end"/>
          </w:r>
        </w:sdtContent>
      </w:sdt>
      <w:r w:rsidR="00C33DD0" w:rsidRPr="00563976">
        <w:t xml:space="preserve">. </w:t>
      </w:r>
      <w:r w:rsidR="00C33DD0" w:rsidRPr="00840047">
        <w:rPr>
          <w:lang w:val="en-GB"/>
        </w:rPr>
        <w:t>Non-</w:t>
      </w:r>
      <w:r w:rsidR="00840047" w:rsidRPr="00840047">
        <w:rPr>
          <w:lang w:val="en-GB"/>
        </w:rPr>
        <w:t>European</w:t>
      </w:r>
      <w:r w:rsidR="00C33DD0" w:rsidRPr="00840047">
        <w:rPr>
          <w:lang w:val="en-GB"/>
        </w:rPr>
        <w:t xml:space="preserve"> countries are rarely included in the</w:t>
      </w:r>
      <w:r w:rsidR="001D3817">
        <w:rPr>
          <w:lang w:val="en-GB"/>
        </w:rPr>
        <w:t xml:space="preserve"> typologies. The typology by </w:t>
      </w:r>
      <w:sdt>
        <w:sdtPr>
          <w:rPr>
            <w:lang w:val="en-GB"/>
          </w:rPr>
          <w:alias w:val="Don't edit this field"/>
          <w:tag w:val="CitaviPlaceholder#ae40fb7e-ba8b-4785-a379-bfe8b9ec6862"/>
          <w:id w:val="-1215264994"/>
          <w:placeholder>
            <w:docPart w:val="DefaultPlaceholder_-1854013440"/>
          </w:placeholder>
        </w:sdtPr>
        <w:sdtEndPr/>
        <w:sdtContent>
          <w:r w:rsidR="001D3817">
            <w:rPr>
              <w:lang w:val="en-GB"/>
            </w:rPr>
            <w:fldChar w:fldCharType="begin"/>
          </w:r>
          <w:r w:rsidR="001D3817">
            <w:rPr>
              <w:lang w:val="en-GB"/>
            </w:rPr>
            <w:instrText>ADDIN CitaviPlaceholder{eyIkaWQiOiIxIiwiQXNzb2NpYXRlV2l0aFBsYWNlaG9sZGVyVGFnIjoiQ2l0YXZpUGxhY2Vob2xkZXIjMGUwNTU4NzEtZTY5Yi00YjVkLTkxYzktMWRjNDBlZDEzZDM4IiwiRW50cmllcyI6W3siJGlkIjoiMiIsIklkIjoiNTNlMjM3MjUtZTFmOC00OTExLTgzMzEtMjkzNGU1Y2MyOGM3IiwiUmFuZ2VMZW5ndGgiOjcsIlJlZmVyZW5jZUlkIjoiODYxNjYxOTMtMzAzMy00N2NhLTk2OWUtMjE2OGFmNDhiNGI4IiwiTm9QYXIiOnRydWUsIlBlcnNvbk9ubHkiOnRydWU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kNyZWF0ZWRCeSI6Il9tIiwiQ3JlYXRlZE9uIjoiMjAxOC0xMi0xMlQxMDoxOToxOCIsIk1vZGlmaWVkQnkiOiJfTWFyZWlrZSBBcmlhYW5zIiwiSWQiOiI0NmM2MjZiNy05NjRhLTQ5MDYtYjljOS05ZDVmYjVkNmQ3ZGIiLCJNb2RpZmllZE9uIjoiMjAxOS0wNi0yNFQxMTowMjozMi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}</w:instrText>
          </w:r>
          <w:r w:rsidR="001D3817">
            <w:rPr>
              <w:lang w:val="en-GB"/>
            </w:rPr>
            <w:fldChar w:fldCharType="separate"/>
          </w:r>
          <w:r w:rsidR="00563976">
            <w:rPr>
              <w:lang w:val="en-GB"/>
            </w:rPr>
            <w:t>Colombo</w:t>
          </w:r>
          <w:r w:rsidR="001D3817">
            <w:rPr>
              <w:lang w:val="en-GB"/>
            </w:rPr>
            <w:fldChar w:fldCharType="end"/>
          </w:r>
        </w:sdtContent>
      </w:sdt>
      <w:r w:rsidR="001D3817">
        <w:rPr>
          <w:lang w:val="en-GB"/>
        </w:rPr>
        <w:t xml:space="preserve"> </w:t>
      </w:r>
      <w:sdt>
        <w:sdtPr>
          <w:rPr>
            <w:lang w:val="en-GB"/>
          </w:rPr>
          <w:alias w:val="Don't edit this field"/>
          <w:tag w:val="CitaviPlaceholder#0e055871-e69b-4b5d-91c9-1dc40ed13d38"/>
          <w:id w:val="-800459153"/>
          <w:placeholder>
            <w:docPart w:val="DefaultPlaceholder_-1854013440"/>
          </w:placeholder>
        </w:sdtPr>
        <w:sdtEndPr/>
        <w:sdtContent>
          <w:r w:rsidR="001D3817">
            <w:rPr>
              <w:lang w:val="en-GB"/>
            </w:rPr>
            <w:fldChar w:fldCharType="begin"/>
          </w:r>
          <w:r w:rsidR="001D3817">
            <w:rPr>
              <w:lang w:val="en-GB"/>
            </w:rPr>
            <w:instrText>ADDIN CitaviPlaceholder{eyIkaWQiOiIxIiwiQXNzb2NpYXRlV2l0aFBsYWNlaG9sZGVyVGFnIjoiQ2l0YXZpUGxhY2Vob2xkZXIjYWU0MGZiN2UtYmE4Yi00Nzg1LWEzNzktYmZlOGI5ZWM2ODYyIiwiRW50cmllcyI6W3siJGlkIjoiMiIsIklkIjoiYWI4NWRlYzItMjc2Mi00Mjg1LTliYjMtMzAzMDViNzRkN2Y4IiwiUmFuZ2VMZW5ndGgiOjYsIlJlZmVyZW5jZUlkIjoiODYxNjYxOTMtMzAzMy00N2NhLTk2OWUtMjE2OGFmNDhiNGI4IiwiUmVmZXJlbmNlIjp7IiRpZCI6IjMiLCJBYnN0cmFjdENvbXBsZXhpdHkiOjAsIkFic3RyYWN0U291cmNlVGV4dEZvcm1hdCI6MCwiQXV0aG9ycyI6W3siJGlkIjoiN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Z2VSYW5nZU51bWJlciI6MTcsIlBhZ2VSYW5nZU51bWJlcmluZ1R5cGUiOiJQYWdlIiwiUGFnZVJhbmdlTnVtZXJhbFN5c3RlbSI6IkFyYWJpYyIsIlBhcmVudFJlZmVyZW5jZSI6eyIkaWQiOiI2IiwiQWJzdHJhY3RDb21wbGV4aXR5IjowLCJBYnN0cmFjdFNvdXJjZVRleHRGb3JtYXQiOjAsIkF1dGhvcnMiOltdLCJDaXRhdGlvbktleVVwZGF0ZVR5cGUiOjAsIkNvbGxhYm9yYXRvcnMiOltdLCJEb2kiOiIxMC4xMDU3Lzk3ODAyMzAzNDkxOTMiLCJFZGl0b3JzIjpbeyIkaWQiOiI3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4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kiLCJBZGRyZXNzIjp7IiRpZCI6IjEwIiwiTGlua2VkUmVzb3VyY2VTdGF0dXMiOjgsIk9yaWdpbmFsU3RyaW5nIjoiMTAuMTA1Ny85NzgwMjMwMzQ5MTkzIiwiTGlua2VkUmVzb3VyY2VUeXBlIjo1LCJVcmlTdHJpbmciOiJodHRwczovL2RvaS5vcmcvMTAuMTA1Ny85NzgwMjMwMzQ5MTkzIiwiUHJvcGVydGllcyI6eyIkaWQiOiIxM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y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yKSJ9XX0sIlRhZyI6IkNpdGF2aVBsYWNlaG9sZGVyIzBlMDU1ODcxLWU2OWItNGI1ZC05MWM5LTFkYzQwZWQxM2QzOCIsIlRleHQiOiIoMjAxMikiLCJXQUlWZXJzaW9uIjoiNi4zLjAuMCJ9}</w:instrText>
          </w:r>
          <w:r w:rsidR="001D3817">
            <w:rPr>
              <w:lang w:val="en-GB"/>
            </w:rPr>
            <w:fldChar w:fldCharType="separate"/>
          </w:r>
          <w:r w:rsidR="00563976">
            <w:rPr>
              <w:lang w:val="en-GB"/>
            </w:rPr>
            <w:t>(2012)</w:t>
          </w:r>
          <w:r w:rsidR="001D3817">
            <w:rPr>
              <w:lang w:val="en-GB"/>
            </w:rPr>
            <w:fldChar w:fldCharType="end"/>
          </w:r>
        </w:sdtContent>
      </w:sdt>
      <w:r w:rsidR="001D3817">
        <w:rPr>
          <w:lang w:val="en-GB"/>
        </w:rPr>
        <w:t>, which categorize countries based on financing indicators include Japan and South Korea in</w:t>
      </w:r>
      <w:r w:rsidR="003C0489">
        <w:rPr>
          <w:lang w:val="en-GB"/>
        </w:rPr>
        <w:t xml:space="preserve"> a</w:t>
      </w:r>
      <w:r w:rsidR="001D3817">
        <w:rPr>
          <w:lang w:val="en-GB"/>
        </w:rPr>
        <w:t xml:space="preserve"> cluster with Germany, Luxemburg and the Netherlands due to their common </w:t>
      </w:r>
      <w:r w:rsidR="003C0489">
        <w:rPr>
          <w:lang w:val="en-GB"/>
        </w:rPr>
        <w:t>social insurance approach, whereas</w:t>
      </w:r>
      <w:r w:rsidR="001D3817">
        <w:rPr>
          <w:lang w:val="en-GB"/>
        </w:rPr>
        <w:t xml:space="preserve"> New Zealand and Canada are in a cluster with Greece, Spain and Switzerland due to their universal but means-tested financing </w:t>
      </w:r>
      <w:r w:rsidR="00CB5610">
        <w:rPr>
          <w:lang w:val="en-GB"/>
        </w:rPr>
        <w:t>approach</w:t>
      </w:r>
      <w:r w:rsidR="001D3817">
        <w:rPr>
          <w:lang w:val="en-GB"/>
        </w:rPr>
        <w:t xml:space="preserve">. </w:t>
      </w:r>
      <w:sdt>
        <w:sdtPr>
          <w:rPr>
            <w:lang w:val="en-GB"/>
          </w:rPr>
          <w:alias w:val="Don't edit this field"/>
          <w:tag w:val="CitaviPlaceholder#7292d6e0-f3b9-485d-a452-90cd53122ff9"/>
          <w:id w:val="1119409149"/>
          <w:placeholder>
            <w:docPart w:val="DefaultPlaceholder_-1854013440"/>
          </w:placeholder>
        </w:sdtPr>
        <w:sdtEndPr/>
        <w:sdtContent>
          <w:r w:rsidR="001D3817">
            <w:rPr>
              <w:lang w:val="en-GB"/>
            </w:rPr>
            <w:fldChar w:fldCharType="begin"/>
          </w:r>
          <w:r w:rsidR="001D3817">
            <w:rPr>
              <w:lang w:val="en-GB"/>
            </w:rPr>
            <w:instrText>ADDIN CitaviPlaceholder{eyIkaWQiOiIxIiwiQXNzb2NpYXRlV2l0aFBsYWNlaG9sZGVyVGFnIjoiQ2l0YXZpUGxhY2Vob2xkZXIjMjdhZTExZDEtODhiMy00NDhmLWEwNmEtMDNiYzM0MzJjZDg4IiwiRW50cmllcyI6W3siJGlkIjoiMiIsIklkIjoiOGUxMzU1NmQtMTQzZS00ODY1LWExYjAtOTRiMDQxODc0YThk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I0VDExOjAyOjMy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M3MjkyZDZlMC1mM2I5LTQ4NWQtYTQ1Mi05MGNkNTMxMjJmZjkiLCJUZXh0IjoiSGFsw6Fza292w6EgZXQgYWwuIiwiV0FJVmVyc2lvbiI6IjYuMy4wLjAifQ==}</w:instrText>
          </w:r>
          <w:r w:rsidR="001D3817">
            <w:rPr>
              <w:lang w:val="en-GB"/>
            </w:rPr>
            <w:fldChar w:fldCharType="separate"/>
          </w:r>
          <w:r w:rsidR="00563976">
            <w:rPr>
              <w:lang w:val="en-GB"/>
            </w:rPr>
            <w:t>Halásková et al.</w:t>
          </w:r>
          <w:r w:rsidR="001D3817">
            <w:rPr>
              <w:lang w:val="en-GB"/>
            </w:rPr>
            <w:fldChar w:fldCharType="end"/>
          </w:r>
        </w:sdtContent>
      </w:sdt>
      <w:r w:rsidR="001D3817">
        <w:rPr>
          <w:lang w:val="en-GB"/>
        </w:rPr>
        <w:t xml:space="preserve"> </w:t>
      </w:r>
      <w:sdt>
        <w:sdtPr>
          <w:rPr>
            <w:lang w:val="en-GB"/>
          </w:rPr>
          <w:alias w:val="Don't edit this field"/>
          <w:tag w:val="CitaviPlaceholder#27ae11d1-88b3-448f-a06a-03bc3432cd88"/>
          <w:id w:val="-949930580"/>
          <w:placeholder>
            <w:docPart w:val="DefaultPlaceholder_-1854013440"/>
          </w:placeholder>
        </w:sdtPr>
        <w:sdtEndPr/>
        <w:sdtContent>
          <w:r w:rsidR="001D3817">
            <w:rPr>
              <w:lang w:val="en-GB"/>
            </w:rPr>
            <w:fldChar w:fldCharType="begin"/>
          </w:r>
          <w:r w:rsidR="001D3817">
            <w:rPr>
              <w:lang w:val="en-GB"/>
            </w:rPr>
            <w:instrText>ADDIN CitaviPlaceholder{eyIkaWQiOiIxIiwiQXNzb2NpYXRlV2l0aFBsYWNlaG9sZGVyVGFnIjoiQ2l0YXZpUGxhY2Vob2xkZXIjNzI5MmQ2ZTAtZjNiOS00ODVkLWE0NTItOTBjZDUzMTIyZmY5IiwiRW50cmllcyI6W3siJGlkIjoiMiIsIklkIjoiZTYzNDE2Y2YtYmY4Ni00M2U5LTlhZGEtNDM4ZTY1MDk5YTQz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MTowMjozMi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zI3YWUxMWQxLTg4YjMtNDQ4Zi1hMDZhLTAzYmMzNDMyY2Q4OCIsIlRleHQiOiIoMjAxNykiLCJXQUlWZXJzaW9uIjoiNi4zLjAuMCJ9}</w:instrText>
          </w:r>
          <w:r w:rsidR="001D3817">
            <w:rPr>
              <w:lang w:val="en-GB"/>
            </w:rPr>
            <w:fldChar w:fldCharType="separate"/>
          </w:r>
          <w:r w:rsidR="00563976">
            <w:rPr>
              <w:lang w:val="en-GB"/>
            </w:rPr>
            <w:t>(2017)</w:t>
          </w:r>
          <w:r w:rsidR="001D3817">
            <w:rPr>
              <w:lang w:val="en-GB"/>
            </w:rPr>
            <w:fldChar w:fldCharType="end"/>
          </w:r>
        </w:sdtContent>
      </w:sdt>
      <w:r w:rsidR="001D3817">
        <w:rPr>
          <w:lang w:val="en-GB"/>
        </w:rPr>
        <w:t xml:space="preserve"> find Australia and South Korea in one cluster.</w:t>
      </w:r>
    </w:p>
    <w:p w14:paraId="63AF5C88" w14:textId="606ED1E2" w:rsidR="00BD0E63" w:rsidRDefault="00CE76F2" w:rsidP="00BD0E63">
      <w:pPr>
        <w:spacing w:line="360" w:lineRule="auto"/>
        <w:jc w:val="both"/>
        <w:rPr>
          <w:lang w:val="en-US"/>
        </w:rPr>
      </w:pPr>
      <w:r>
        <w:rPr>
          <w:lang w:val="en-US"/>
        </w:rPr>
        <w:t xml:space="preserve">This short overview </w:t>
      </w:r>
      <w:r w:rsidR="00761B67">
        <w:rPr>
          <w:lang w:val="en-US"/>
        </w:rPr>
        <w:t>on existing LTC typologies show</w:t>
      </w:r>
      <w:r w:rsidR="006D1F30">
        <w:rPr>
          <w:lang w:val="en-US"/>
        </w:rPr>
        <w:t xml:space="preserve">s room for extension. Most typologies only use quantitative indicators where a </w:t>
      </w:r>
      <w:r w:rsidR="00245A78">
        <w:rPr>
          <w:lang w:val="en-US"/>
        </w:rPr>
        <w:t>huge</w:t>
      </w:r>
      <w:r w:rsidR="006D1F30">
        <w:rPr>
          <w:lang w:val="en-US"/>
        </w:rPr>
        <w:t xml:space="preserve"> weight lies on financing indicators. Institutional indicators </w:t>
      </w:r>
      <w:r>
        <w:rPr>
          <w:lang w:val="en-US"/>
        </w:rPr>
        <w:t xml:space="preserve">focusing on access to long-term care are rarely used. </w:t>
      </w:r>
      <w:r w:rsidR="00761B67">
        <w:rPr>
          <w:lang w:val="en-US"/>
        </w:rPr>
        <w:t>Second</w:t>
      </w:r>
      <w:r>
        <w:rPr>
          <w:lang w:val="en-US"/>
        </w:rPr>
        <w:t>, many typologies have a Eu</w:t>
      </w:r>
      <w:r w:rsidR="00761B67">
        <w:rPr>
          <w:lang w:val="en-US"/>
        </w:rPr>
        <w:t>r</w:t>
      </w:r>
      <w:r>
        <w:rPr>
          <w:lang w:val="en-US"/>
        </w:rPr>
        <w:t>opean focus or only use a small sample of countries. We would like to extend these typologies by using an OECD sample with as man</w:t>
      </w:r>
      <w:r w:rsidR="00761B67">
        <w:rPr>
          <w:lang w:val="en-US"/>
        </w:rPr>
        <w:t>y</w:t>
      </w:r>
      <w:r>
        <w:rPr>
          <w:lang w:val="en-US"/>
        </w:rPr>
        <w:t xml:space="preserve"> countries as possible</w:t>
      </w:r>
      <w:r w:rsidR="00761B67">
        <w:rPr>
          <w:lang w:val="en-US"/>
        </w:rPr>
        <w:t>. Third, cluster analysis has proven a successful method to derive at types of LTC systems</w:t>
      </w:r>
      <w:r w:rsidR="00563976">
        <w:rPr>
          <w:lang w:val="en-US"/>
        </w:rPr>
        <w:t xml:space="preserve"> </w:t>
      </w:r>
      <w:sdt>
        <w:sdtPr>
          <w:rPr>
            <w:lang w:val="en-US"/>
          </w:rPr>
          <w:alias w:val="Don't edit this field"/>
          <w:tag w:val="CitaviPlaceholder#1960880b-16bd-4ea2-953e-ec5386b1711c"/>
          <w:id w:val="859937249"/>
          <w:placeholder>
            <w:docPart w:val="DefaultPlaceholder_-1854013440"/>
          </w:placeholder>
        </w:sdtPr>
        <w:sdtEndPr/>
        <w:sdtContent>
          <w:r w:rsidR="00563976">
            <w:rPr>
              <w:lang w:val="en-US"/>
            </w:rPr>
            <w:fldChar w:fldCharType="begin"/>
          </w:r>
          <w:r w:rsidR="00563976">
            <w:rPr>
              <w:lang w:val="en-US"/>
            </w:rPr>
            <w:instrText>ADDIN CitaviPlaceholder{eyIkaWQiOiIxIiwiRW50cmllcyI6W3siJGlkIjoiMiIsIklkIjoiYTYzYzg3ZGItMzY5ZS00OTdhLThjYzEtMDkxNWU4NGNhMWRlIiwiUmFuZ2VMZW5ndGgiOjIz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LHsiJGlkIjoiMTIiLCJJZCI6ImM0YjM5MDQ4LTliOTctNDEzOS1iNDQ2LTc3ZWZlYzkxMDRhYSIsIlJhbmdlU3RhcnQiOjIzLCJSYW5nZUxlbmd0aCI6MTQsIlJlZmVyZW5jZUlkIjoiMGMxMGQyOGUtZGVhNS00OTU3LWEzOTAtY2M1ZGY2MmI4ZmVmIiwiUmVmZXJlbmNlIjp7IiRpZCI6IjEzIiwiQWJzdHJhY3RDb21wbGV4aXR5IjowLCJBYnN0cmFjdFNvdXJjZVRleHRGb3JtYXQiOjAsIkF1dGhvcnMiOlt7IiRpZCI6IjE0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FnZVJhbmdlTnVtYmVyIjo1MywiUGFnZVJhbmdlTnVtYmVyaW5nVHlwZSI6IlBhZ2UiLCJQYWdlUmFuZ2VOdW1lcmFsU3lzdGVtIjoiQXJhYmljIiwiUGVyaW9kaWNhbCI6eyIkaWQiOiIxN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T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M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x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y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M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0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}</w:instrText>
          </w:r>
          <w:r w:rsidR="00563976">
            <w:rPr>
              <w:lang w:val="en-US"/>
            </w:rPr>
            <w:fldChar w:fldCharType="separate"/>
          </w:r>
          <w:r w:rsidR="00563976">
            <w:rPr>
              <w:lang w:val="en-US"/>
            </w:rPr>
            <w:t>(Halásková et al., 2017; Kautto, 2002; Kraus et al., 2010; Saraceno and Keck, 2010)</w:t>
          </w:r>
          <w:r w:rsidR="00563976">
            <w:rPr>
              <w:lang w:val="en-US"/>
            </w:rPr>
            <w:fldChar w:fldCharType="end"/>
          </w:r>
        </w:sdtContent>
      </w:sdt>
      <w:r w:rsidR="00761B67">
        <w:rPr>
          <w:lang w:val="en-US"/>
        </w:rPr>
        <w:t xml:space="preserve">. Still, we want to use the innovative approach by </w:t>
      </w:r>
      <w:sdt>
        <w:sdtPr>
          <w:rPr>
            <w:lang w:val="en-US"/>
          </w:rPr>
          <w:alias w:val="Don't edit this field"/>
          <w:tag w:val="CitaviPlaceholder#83e31000-2d90-473e-824b-b0a466f6b8d5"/>
          <w:id w:val="877590673"/>
          <w:placeholder>
            <w:docPart w:val="DefaultPlaceholder_-1854013440"/>
          </w:placeholder>
        </w:sdtPr>
        <w:sdtEndPr/>
        <w:sdtContent>
          <w:r w:rsidR="00761B67">
            <w:rPr>
              <w:lang w:val="en-US"/>
            </w:rPr>
            <w:fldChar w:fldCharType="begin"/>
          </w:r>
          <w:r w:rsidR="00563976">
            <w:rPr>
              <w:lang w:val="en-US"/>
            </w:rPr>
            <w:instrText>ADDIN CitaviPlaceholder{eyIkaWQiOiIxIiwiQXNzb2NpYXRlV2l0aFBsYWNlaG9sZGVyVGFnIjoiQ2l0YXZpUGxhY2Vob2xkZXIjZGNkNzdkMzItYTMwYi00MjE1LThmZWYtOTY5OTM1Y2Q4MTkyIiwiRW50cmllcyI6W3siJGlkIjoiMiIsIklkIjoiOWQ5NzBkMDktYjM0Yy00MzhkLThkOGMtZDQ2NTZjMGE3ZDRkIiwiUmFuZ2VMZW5ndGgiOjE1LCJSZWZlcmVuY2VJZCI6ImJhMjUxZDUxLTRjOWQtNGJhZS05NDk1LWI3YzZjMDI0NDRhYiIsIk5vUGFyIjp0cnVlLCJQZXJzb25Pbmx5Ijp0cnVlLCJSZWZlcmVuY2UiOnsiJGlkIjoiMyIsIkFic3RyYWN0Q29tcGxleGl0eSI6MCwiQWJzdHJhY3RTb3VyY2VUZXh0Rm9ybWF0IjowLCJBdXRob3JzIjpbeyIkaWQiOiI0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fX0seyIkaWQiOiI2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xpbmtlZFJlc291cmNlU3RhdHVzIjo4LCJPcmlnaW5hbFN0cmluZyI6IjMxMTMzNDQ0IiwiTGlua2VkUmVzb3VyY2VUeXBlIjo1LCJVcmlTdHJpbmciOiJodHRwOi8vd3d3Lm5jYmkubmxtLm5paC5nb3YvcHVibWVkLzMxMTMzNDQ0IiwiUHJvcGVydGllcyI6eyIkaWQiOiIxMC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QWRkcmVzcyI6eyIkaWQiOiIxMiIsIkxpbmtlZFJlc291cmNlU3RhdHVzIjo4LCJPcmlnaW5hbFN0cmluZyI6IjEwLjEwMTYvai5oZWFsdGhwb2wuMjAxOS4wNS4wMDEiLCJMaW5rZWRSZXNvdXJjZVR5cGUiOjUsIlVyaVN0cmluZyI6Imh0dHBzOi8vZG9pLm9yZy8xMC4xMDE2L2ouaGVhbHRocG9sLjIwMTkuMDUuMDAxIiwiUHJvcGVydGllcyI6eyIkaWQiOiIxMy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xN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}</w:instrText>
          </w:r>
          <w:r w:rsidR="00761B67">
            <w:rPr>
              <w:lang w:val="en-US"/>
            </w:rPr>
            <w:fldChar w:fldCharType="separate"/>
          </w:r>
          <w:r w:rsidR="00563976">
            <w:rPr>
              <w:lang w:val="en-US"/>
            </w:rPr>
            <w:t>Reibling et al.</w:t>
          </w:r>
          <w:r w:rsidR="00761B67">
            <w:rPr>
              <w:lang w:val="en-US"/>
            </w:rPr>
            <w:fldChar w:fldCharType="end"/>
          </w:r>
        </w:sdtContent>
      </w:sdt>
      <w:r w:rsidR="00761B67">
        <w:rPr>
          <w:lang w:val="en-US"/>
        </w:rPr>
        <w:t xml:space="preserve"> </w:t>
      </w:r>
      <w:sdt>
        <w:sdtPr>
          <w:rPr>
            <w:lang w:val="en-US"/>
          </w:rPr>
          <w:alias w:val="Don't edit this field"/>
          <w:tag w:val="CitaviPlaceholder#dcd77d32-a30b-4215-8fef-969935cd8192"/>
          <w:id w:val="1405262806"/>
          <w:placeholder>
            <w:docPart w:val="DefaultPlaceholder_-1854013440"/>
          </w:placeholder>
        </w:sdtPr>
        <w:sdtEndPr/>
        <w:sdtContent>
          <w:r w:rsidR="00761B67">
            <w:rPr>
              <w:lang w:val="en-US"/>
            </w:rPr>
            <w:fldChar w:fldCharType="begin"/>
          </w:r>
          <w:r w:rsidR="00563976">
            <w:rPr>
              <w:lang w:val="en-US"/>
            </w:rPr>
            <w:instrText>ADDIN CitaviPlaceholder{eyIkaWQiOiIxIiwiQXNzb2NpYXRlV2l0aFBsYWNlaG9sZGVyVGFnIjoiQ2l0YXZpUGxhY2Vob2xkZXIjODNlMzEwMDAtMmQ5MC00NzNlLTgyNGItYjBhNDY2ZjZiOGQ1IiwiRW50cmllcyI6W3siJGlkIjoiMiIsIklkIjoiYjQ4ZTJmOGYtYWIyOC00ZGNjLWE5OTgtY2RiNjhhN2Y3OTZhIiwiUmFuZ2VMZW5ndGgiOjYsIlJlZmVyZW5jZUlkIjoiYmEyNTFkNTEtNGM5ZC00YmFlLTk0OTUtYjdjNmMwMjQ0NGFiIiwiUmVmZXJlbmNlIjp7IiRpZCI6IjMiLCJBYnN0cmFjdENvbXBsZXhpdHkiOjAsIkFic3RyYWN0U291cmNlVGV4dEZvcm1hdCI6MCwiQXV0aG9ycyI6W3siJGlkIjoiNC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1In19LHsiJGlkIjoiNi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pZCI6Ijc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MaW5rZWRSZXNvdXJjZVN0YXR1cyI6OCwiT3JpZ2luYWxTdHJpbmciOiIzMTEzMzQ0NCIsIkxpbmtlZFJlc291cmNlVHlwZSI6NSwiVXJpU3RyaW5nIjoiaHR0cDovL3d3dy5uY2JpLm5sbS5uaWguZ292L3B1Ym1lZC8zMTEzMzQ0NCIsIlByb3BlcnRpZXMiOnsiJGlkIjoiMTAif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MSIsIkFkZHJlc3MiOnsiJGlkIjoiMTIiLCJMaW5rZWRSZXNvdXJjZVN0YXR1cyI6OCwiT3JpZ2luYWxTdHJpbmciOiIxMC4xMDE2L2ouaGVhbHRocG9sLjIwMTkuMDUuMDAxIiwiTGlua2VkUmVzb3VyY2VUeXBlIjo1LCJVcmlTdHJpbmciOiJodHRwczovL2RvaS5vcmcvMTAuMTAxNi9qLmhlYWx0aHBvbC4yMDE5LjA1LjAwMSIsIlByb3BlcnRpZXMiOnsiJGlkIjoiMTMif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FnZVJhbmdlTnVtYmVyIjo2MTEsIlBhZ2VSYW5nZU51bWJlcmluZ1R5cGUiOiJQYWdlIiwiUGFnZVJhbmdlTnVtZXJhbFN5c3RlbSI6IkFyYWJpYyIsIlBlcmlvZGljYWwiOnsiJGlkIjoiMTQ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kNyZWF0ZWRCeSI6Il9NYXJlaWtlIEFyaWFhbnMiLCJDcmVhdGVkT24iOiIyMDE5LTA2LTE0VDExOjE2OjIzIiwiTW9kaWZpZWRCeSI6Il9NYXJlaWtlIEFyaWFhbnMiLCJJZCI6ImJhMjUxZDUxLTRjOWQtNGJhZS05NDk1LWI3YzZjMDI0NDRhYiIsIk1vZGlmaWVkT24iOiIyMDE5LTA2LTI0VDExOjAyOjM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kpIn1dfSwiVGFnIjoiQ2l0YXZpUGxhY2Vob2xkZXIjZGNkNzdkMzItYTMwYi00MjE1LThmZWYtOTY5OTM1Y2Q4MTkyIiwiVGV4dCI6IigyMDE5KSIsIldBSVZlcnNpb24iOiI2LjMuMC4wIn0=}</w:instrText>
          </w:r>
          <w:r w:rsidR="00761B67">
            <w:rPr>
              <w:lang w:val="en-US"/>
            </w:rPr>
            <w:fldChar w:fldCharType="separate"/>
          </w:r>
          <w:r w:rsidR="00563976">
            <w:rPr>
              <w:lang w:val="en-US"/>
            </w:rPr>
            <w:t>(2019)</w:t>
          </w:r>
          <w:r w:rsidR="00761B67">
            <w:rPr>
              <w:lang w:val="en-US"/>
            </w:rPr>
            <w:fldChar w:fldCharType="end"/>
          </w:r>
        </w:sdtContent>
      </w:sdt>
      <w:r w:rsidR="00761B67">
        <w:rPr>
          <w:lang w:val="en-US"/>
        </w:rPr>
        <w:t>, who use multiple cluster analysis for a high reliability of results and a flexibi</w:t>
      </w:r>
      <w:r w:rsidR="006D1F30">
        <w:rPr>
          <w:lang w:val="en-US"/>
        </w:rPr>
        <w:t>lity of the typology</w:t>
      </w:r>
      <w:r w:rsidR="006D1F30">
        <w:rPr>
          <w:rStyle w:val="Funotenzeichen"/>
          <w:lang w:val="en-US"/>
        </w:rPr>
        <w:footnoteReference w:id="1"/>
      </w:r>
      <w:r w:rsidR="006D1F30">
        <w:rPr>
          <w:lang w:val="en-US"/>
        </w:rPr>
        <w:t>.</w:t>
      </w:r>
    </w:p>
    <w:p w14:paraId="58241F31" w14:textId="77777777" w:rsidR="00761B67" w:rsidRPr="006621CC" w:rsidRDefault="00761B67" w:rsidP="00BD0E63">
      <w:pPr>
        <w:spacing w:line="360" w:lineRule="auto"/>
        <w:jc w:val="both"/>
        <w:rPr>
          <w:lang w:val="en-US"/>
        </w:rPr>
      </w:pPr>
    </w:p>
    <w:p w14:paraId="56CE1366" w14:textId="241699EC" w:rsidR="000732E6" w:rsidRPr="000732E6" w:rsidRDefault="000732E6" w:rsidP="00DB62C0">
      <w:pPr>
        <w:spacing w:line="360" w:lineRule="auto"/>
        <w:jc w:val="both"/>
        <w:rPr>
          <w:b/>
          <w:lang w:val="en-US"/>
        </w:rPr>
      </w:pPr>
      <w:r w:rsidRPr="006621CC">
        <w:rPr>
          <w:b/>
          <w:lang w:val="en-US"/>
        </w:rPr>
        <w:t>Data and Methods</w:t>
      </w:r>
    </w:p>
    <w:p w14:paraId="5310BFEC" w14:textId="35AC97CE" w:rsidR="000732E6" w:rsidRDefault="00BE6B30" w:rsidP="00DB62C0">
      <w:pPr>
        <w:spacing w:line="360" w:lineRule="auto"/>
        <w:jc w:val="both"/>
        <w:rPr>
          <w:lang w:val="en-US"/>
        </w:rPr>
      </w:pPr>
      <w:r>
        <w:rPr>
          <w:lang w:val="en-US"/>
        </w:rPr>
        <w:t>We use indicators of the dimensions supply</w:t>
      </w:r>
      <w:r w:rsidR="00563976">
        <w:rPr>
          <w:lang w:val="en-US"/>
        </w:rPr>
        <w:t>, public-private mix</w:t>
      </w:r>
      <w:r w:rsidR="006D1F30">
        <w:rPr>
          <w:lang w:val="en-US"/>
        </w:rPr>
        <w:t>, performance and access</w:t>
      </w:r>
      <w:r w:rsidR="004C3BAD">
        <w:rPr>
          <w:lang w:val="en-US"/>
        </w:rPr>
        <w:t xml:space="preserve">. </w:t>
      </w:r>
    </w:p>
    <w:p w14:paraId="075E4CAB" w14:textId="242F5861" w:rsidR="000732E6" w:rsidRPr="00191ECF" w:rsidRDefault="000732E6" w:rsidP="00DB62C0">
      <w:pPr>
        <w:spacing w:line="360" w:lineRule="auto"/>
        <w:jc w:val="both"/>
        <w:rPr>
          <w:u w:val="single"/>
          <w:lang w:val="en-US"/>
        </w:rPr>
      </w:pPr>
      <w:proofErr w:type="gramStart"/>
      <w:r w:rsidRPr="00191ECF">
        <w:rPr>
          <w:u w:val="single"/>
          <w:lang w:val="en-US"/>
        </w:rPr>
        <w:t>supply</w:t>
      </w:r>
      <w:proofErr w:type="gramEnd"/>
    </w:p>
    <w:p w14:paraId="1A726F77" w14:textId="672DD438" w:rsidR="009A7344" w:rsidRDefault="003C0489" w:rsidP="00DB62C0">
      <w:pPr>
        <w:spacing w:line="360" w:lineRule="auto"/>
        <w:jc w:val="both"/>
        <w:rPr>
          <w:lang w:val="en-US"/>
        </w:rPr>
      </w:pPr>
      <w:r>
        <w:rPr>
          <w:lang w:val="en-US"/>
        </w:rPr>
        <w:lastRenderedPageBreak/>
        <w:t>The dimension of supply contains indicators on the resources that the LTC systems have. We</w:t>
      </w:r>
      <w:r w:rsidR="009A7344">
        <w:rPr>
          <w:lang w:val="en-US"/>
        </w:rPr>
        <w:t xml:space="preserve"> </w:t>
      </w:r>
      <w:r>
        <w:rPr>
          <w:lang w:val="en-US"/>
        </w:rPr>
        <w:t>use</w:t>
      </w:r>
      <w:r w:rsidR="009A7344">
        <w:rPr>
          <w:lang w:val="en-US"/>
        </w:rPr>
        <w:t xml:space="preserve"> LTC expenditure (health) (per capita (in US</w:t>
      </w:r>
      <w:r w:rsidR="006D1F30">
        <w:rPr>
          <w:lang w:val="en-US"/>
        </w:rPr>
        <w:t>$</w:t>
      </w:r>
      <w:r>
        <w:rPr>
          <w:lang w:val="en-US"/>
        </w:rPr>
        <w:t xml:space="preserve"> of purchasing power parities), which </w:t>
      </w:r>
      <w:r w:rsidR="00216DEA">
        <w:rPr>
          <w:lang w:val="en-US"/>
        </w:rPr>
        <w:t>includes all expenditure on bodily related LTC (mainly ADLs)</w:t>
      </w:r>
      <w:r w:rsidR="00AB2A9F">
        <w:rPr>
          <w:lang w:val="en-US"/>
        </w:rPr>
        <w:t xml:space="preserve"> as a measure of financial input</w:t>
      </w:r>
      <w:r w:rsidR="00216DEA">
        <w:rPr>
          <w:lang w:val="en-US"/>
        </w:rPr>
        <w:t>.</w:t>
      </w:r>
      <w:r w:rsidR="009A7344">
        <w:rPr>
          <w:lang w:val="en-US"/>
        </w:rPr>
        <w:t xml:space="preserve"> We would have liked to include also LTC expenditure (social)</w:t>
      </w:r>
      <w:r w:rsidR="00216DEA">
        <w:rPr>
          <w:lang w:val="en-US"/>
        </w:rPr>
        <w:t xml:space="preserve">, which includes mainly IADLs </w:t>
      </w:r>
      <w:sdt>
        <w:sdtPr>
          <w:rPr>
            <w:lang w:val="en-US"/>
          </w:rPr>
          <w:alias w:val="Don't edit this field"/>
          <w:tag w:val="CitaviPlaceholder#7765f8ae-a8cc-4296-8d37-50c49fa2a77b"/>
          <w:id w:val="-1944298608"/>
          <w:placeholder>
            <w:docPart w:val="DefaultPlaceholder_-1854013440"/>
          </w:placeholder>
        </w:sdtPr>
        <w:sdtEndPr/>
        <w:sdtContent>
          <w:r w:rsidR="00216DEA">
            <w:rPr>
              <w:lang w:val="en-US"/>
            </w:rPr>
            <w:fldChar w:fldCharType="begin"/>
          </w:r>
          <w:r w:rsidR="00563976">
            <w:rPr>
              <w:lang w:val="en-US"/>
            </w:rPr>
            <w:instrText>ADDIN CitaviPlaceholder{eyIkaWQiOiIxIiwiRW50cmllcyI6W3siJGlkIjoiMiIsIklkIjoiNmVlNDlhYWItYjdlNC00YzljLThkZGUtMjc0MDM0YjFiNjlmIiwiUmFuZ2VMZW5ndGgiOjI0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ihIYWzDoXNrb3bDoSBldCBhbC4sIDIwMTcpIn1dfSwiVGFnIjoiQ2l0YXZpUGxhY2Vob2xkZXIjNzc2NWY4YWUtYThjYy00Mjk2LThkMzctNTBjNDlmYTJhNzdiIiwiVGV4dCI6IihIYWzDoXNrb3bDoSBldCBhbC4sIDIwMTcpIiwiV0FJVmVyc2lvbiI6IjYuMy4wLjAifQ==}</w:instrText>
          </w:r>
          <w:r w:rsidR="00216DEA">
            <w:rPr>
              <w:lang w:val="en-US"/>
            </w:rPr>
            <w:fldChar w:fldCharType="separate"/>
          </w:r>
          <w:r w:rsidR="00563976">
            <w:rPr>
              <w:lang w:val="en-US"/>
            </w:rPr>
            <w:t>(Halásková et al., 2017)</w:t>
          </w:r>
          <w:r w:rsidR="00216DEA">
            <w:rPr>
              <w:lang w:val="en-US"/>
            </w:rPr>
            <w:fldChar w:fldCharType="end"/>
          </w:r>
        </w:sdtContent>
      </w:sdt>
      <w:r w:rsidR="00AB2A9F">
        <w:rPr>
          <w:lang w:val="en-US"/>
        </w:rPr>
        <w:t xml:space="preserve"> yet data availability was extremely limited</w:t>
      </w:r>
      <w:r w:rsidR="00216DEA">
        <w:rPr>
          <w:lang w:val="en-US"/>
        </w:rPr>
        <w:t xml:space="preserve">. </w:t>
      </w:r>
      <w:r w:rsidR="00BE4D6B">
        <w:rPr>
          <w:lang w:val="en-US"/>
        </w:rPr>
        <w:t xml:space="preserve">We </w:t>
      </w:r>
      <w:r w:rsidR="006D1F30">
        <w:rPr>
          <w:lang w:val="en-US"/>
        </w:rPr>
        <w:t xml:space="preserve">further </w:t>
      </w:r>
      <w:r w:rsidR="00BE4D6B">
        <w:rPr>
          <w:lang w:val="en-US"/>
        </w:rPr>
        <w:t>include the number of LTC beds per 1000 population aged 65 or older</w:t>
      </w:r>
      <w:r w:rsidR="006D1F30">
        <w:rPr>
          <w:lang w:val="en-US"/>
        </w:rPr>
        <w:t xml:space="preserve"> as institutional supply of services and </w:t>
      </w:r>
      <w:r w:rsidR="009A7344">
        <w:rPr>
          <w:lang w:val="en-US"/>
        </w:rPr>
        <w:t>the number of LTC recipients in institutions</w:t>
      </w:r>
      <w:r w:rsidR="002F09EA">
        <w:rPr>
          <w:lang w:val="en-US"/>
        </w:rPr>
        <w:t xml:space="preserve"> measured as the percentage of all people aged 65 years and older</w:t>
      </w:r>
      <w:r w:rsidR="009A7344">
        <w:rPr>
          <w:lang w:val="en-US"/>
        </w:rPr>
        <w:t xml:space="preserve"> </w:t>
      </w:r>
      <w:r w:rsidR="00216DEA">
        <w:rPr>
          <w:lang w:val="en-US"/>
        </w:rPr>
        <w:t xml:space="preserve">as a measure of actual </w:t>
      </w:r>
      <w:r w:rsidR="00BE6B30">
        <w:rPr>
          <w:lang w:val="en-US"/>
        </w:rPr>
        <w:t>supply of spots in</w:t>
      </w:r>
      <w:r w:rsidR="00216DEA">
        <w:rPr>
          <w:lang w:val="en-US"/>
        </w:rPr>
        <w:t xml:space="preserve"> these facilities.</w:t>
      </w:r>
    </w:p>
    <w:p w14:paraId="661CFA1E" w14:textId="416562C8" w:rsidR="009A7344" w:rsidRDefault="00AB2A9F" w:rsidP="00DB62C0">
      <w:pPr>
        <w:spacing w:line="360" w:lineRule="auto"/>
        <w:jc w:val="both"/>
        <w:rPr>
          <w:u w:val="single"/>
          <w:lang w:val="en-US"/>
        </w:rPr>
      </w:pPr>
      <w:r>
        <w:rPr>
          <w:u w:val="single"/>
          <w:lang w:val="en-US"/>
        </w:rPr>
        <w:t>Public-Private Mix</w:t>
      </w:r>
    </w:p>
    <w:p w14:paraId="1C5A0667" w14:textId="08D6AA10" w:rsidR="00BE4D6B" w:rsidRDefault="00BE4D6B" w:rsidP="00DB62C0">
      <w:pPr>
        <w:spacing w:line="360" w:lineRule="auto"/>
        <w:jc w:val="both"/>
        <w:rPr>
          <w:lang w:val="en-US"/>
        </w:rPr>
      </w:pPr>
      <w:r>
        <w:rPr>
          <w:lang w:val="en-US"/>
        </w:rPr>
        <w:t xml:space="preserve">The second dimension </w:t>
      </w:r>
      <w:r w:rsidR="00AB2A9F">
        <w:rPr>
          <w:lang w:val="en-US"/>
        </w:rPr>
        <w:t>operationalizes the role of the state and of private actors</w:t>
      </w:r>
      <w:r>
        <w:rPr>
          <w:lang w:val="en-US"/>
        </w:rPr>
        <w:t xml:space="preserve">. </w:t>
      </w:r>
      <w:r w:rsidR="00AB2A9F">
        <w:rPr>
          <w:lang w:val="en-US"/>
        </w:rPr>
        <w:t>T</w:t>
      </w:r>
      <w:r>
        <w:rPr>
          <w:lang w:val="en-US"/>
        </w:rPr>
        <w:t>he share o</w:t>
      </w:r>
      <w:r w:rsidR="006D1F30">
        <w:rPr>
          <w:lang w:val="en-US"/>
        </w:rPr>
        <w:t>f private (voluntary and out-of-</w:t>
      </w:r>
      <w:r>
        <w:rPr>
          <w:lang w:val="en-US"/>
        </w:rPr>
        <w:t>pocket) expenditure as share of the total expenditure</w:t>
      </w:r>
      <w:r w:rsidR="00AB2A9F">
        <w:rPr>
          <w:lang w:val="en-US"/>
        </w:rPr>
        <w:t xml:space="preserve"> is included as a measure of public and private involvement in payments for care</w:t>
      </w:r>
      <w:r>
        <w:rPr>
          <w:lang w:val="en-US"/>
        </w:rPr>
        <w:t>.</w:t>
      </w:r>
      <w:r w:rsidR="00191ECF">
        <w:rPr>
          <w:lang w:val="en-US"/>
        </w:rPr>
        <w:t xml:space="preserve"> We also </w:t>
      </w:r>
      <w:r w:rsidR="003C0489">
        <w:rPr>
          <w:lang w:val="en-US"/>
        </w:rPr>
        <w:t>adopt</w:t>
      </w:r>
      <w:r w:rsidR="00191ECF">
        <w:rPr>
          <w:lang w:val="en-US"/>
        </w:rPr>
        <w:t xml:space="preserve"> the av</w:t>
      </w:r>
      <w:r w:rsidR="00EB4D73">
        <w:rPr>
          <w:lang w:val="en-US"/>
        </w:rPr>
        <w:t>ailability of cash benefits as an approx</w:t>
      </w:r>
      <w:r w:rsidR="003C0489">
        <w:rPr>
          <w:lang w:val="en-US"/>
        </w:rPr>
        <w:t>imation for formal and informal</w:t>
      </w:r>
      <w:r w:rsidR="00EB4D73">
        <w:rPr>
          <w:lang w:val="en-US"/>
        </w:rPr>
        <w:t xml:space="preserve"> care provision. R</w:t>
      </w:r>
      <w:r w:rsidR="00191ECF">
        <w:rPr>
          <w:lang w:val="en-US"/>
        </w:rPr>
        <w:t xml:space="preserve">esearch has </w:t>
      </w:r>
      <w:r w:rsidR="003C0489">
        <w:rPr>
          <w:lang w:val="en-US"/>
        </w:rPr>
        <w:t>shown</w:t>
      </w:r>
      <w:r w:rsidR="00191ECF">
        <w:rPr>
          <w:lang w:val="en-US"/>
        </w:rPr>
        <w:t xml:space="preserve"> that the </w:t>
      </w:r>
      <w:r w:rsidR="006D1F30">
        <w:rPr>
          <w:lang w:val="en-US"/>
        </w:rPr>
        <w:t>availability</w:t>
      </w:r>
      <w:r w:rsidR="00191ECF">
        <w:rPr>
          <w:lang w:val="en-US"/>
        </w:rPr>
        <w:t xml:space="preserve"> </w:t>
      </w:r>
      <w:r w:rsidR="00EB4D73">
        <w:rPr>
          <w:lang w:val="en-US"/>
        </w:rPr>
        <w:t xml:space="preserve">as well as the unrestricted usage </w:t>
      </w:r>
      <w:r w:rsidR="00191ECF">
        <w:rPr>
          <w:lang w:val="en-US"/>
        </w:rPr>
        <w:t>of cash benefits fo</w:t>
      </w:r>
      <w:r w:rsidR="006D1F30">
        <w:rPr>
          <w:lang w:val="en-US"/>
        </w:rPr>
        <w:t xml:space="preserve">sters family and migrant care </w:t>
      </w:r>
      <w:sdt>
        <w:sdtPr>
          <w:rPr>
            <w:lang w:val="en-US"/>
          </w:rPr>
          <w:alias w:val="Don't edit this field"/>
          <w:tag w:val="CitaviPlaceholder#c38378f8-6fee-4ab7-af4a-1d227af07c0f"/>
          <w:id w:val="-1879074796"/>
          <w:placeholder>
            <w:docPart w:val="DefaultPlaceholder_-1854013440"/>
          </w:placeholder>
        </w:sdtPr>
        <w:sdtEndPr/>
        <w:sdtContent>
          <w:r w:rsidR="006D1F30">
            <w:rPr>
              <w:lang w:val="en-US"/>
            </w:rPr>
            <w:fldChar w:fldCharType="begin"/>
          </w:r>
          <w:r w:rsidR="00EB4D73">
            <w:rPr>
              <w:lang w:val="en-US"/>
            </w:rPr>
            <w:instrText>ADDIN CitaviPlaceholder{eyIkaWQiOiIxIiwiRW50cmllcyI6W3siJGlkIjoiMiIsIklkIjoiMTk4YTFjMjgtODA0Yi00ZmY5LWFiMDItMGZmNWM1ODg1YWEz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EiLCJBZGRyZXNzIjp7IiRpZCI6IjEyIiwiTGlua2VkUmVzb3VyY2VTdGF0dXMiOjgsIk9yaWdpbmFsU3RyaW5nIjoiMTAuMTE3Ny8wOTU4OTI4NzEzNDk5MTc1IiwiTGlua2VkUmVzb3VyY2VUeXBlIjo1LCJVcmlTdHJpbmciOiJodHRwczovL2RvaS5vcmcvMTAuMTE3Ny8wOTU4OTI4NzEzNDk5MTc1IiwiUHJvcGVydGllcyI6eyIkaWQiOiIxMy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hZ2VSYW5nZU51bWJlciI6NDY5LCJQYWdlUmFuZ2VOdW1iZXJpbmdUeXBlIjoiUGFnZSIsIlBhZ2VSYW5nZU51bWVyYWxTeXN0ZW0iOiJBcmFiaWMiLCJQZXJpb2RpY2FsIjp7IiRpZCI6IjE0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}</w:instrText>
          </w:r>
          <w:r w:rsidR="006D1F30">
            <w:rPr>
              <w:lang w:val="en-US"/>
            </w:rPr>
            <w:fldChar w:fldCharType="separate"/>
          </w:r>
          <w:r w:rsidR="00EB4D73">
            <w:rPr>
              <w:lang w:val="en-US"/>
            </w:rPr>
            <w:t>(Da Roit and Le Bihan, 2010; Da Roit and Weicht, 2013)</w:t>
          </w:r>
          <w:r w:rsidR="006D1F30">
            <w:rPr>
              <w:lang w:val="en-US"/>
            </w:rPr>
            <w:fldChar w:fldCharType="end"/>
          </w:r>
        </w:sdtContent>
      </w:sdt>
      <w:r w:rsidR="006D1F30">
        <w:rPr>
          <w:lang w:val="en-US"/>
        </w:rPr>
        <w:t>.</w:t>
      </w:r>
    </w:p>
    <w:p w14:paraId="63F76DF3" w14:textId="77777777" w:rsidR="00EB4D73" w:rsidRPr="00191ECF" w:rsidRDefault="00EB4D73" w:rsidP="00EB4D73">
      <w:pPr>
        <w:spacing w:line="360" w:lineRule="auto"/>
        <w:jc w:val="both"/>
        <w:rPr>
          <w:u w:val="single"/>
          <w:lang w:val="en-US"/>
        </w:rPr>
      </w:pPr>
      <w:r w:rsidRPr="00191ECF">
        <w:rPr>
          <w:u w:val="single"/>
          <w:lang w:val="en-US"/>
        </w:rPr>
        <w:t>Access regulation</w:t>
      </w:r>
    </w:p>
    <w:p w14:paraId="2641FBFD" w14:textId="351D793E" w:rsidR="00EB4D73" w:rsidRDefault="00EB4D73" w:rsidP="00EB4D73">
      <w:pPr>
        <w:spacing w:line="360" w:lineRule="auto"/>
        <w:jc w:val="both"/>
        <w:rPr>
          <w:lang w:val="en-US"/>
        </w:rPr>
      </w:pPr>
      <w:r>
        <w:rPr>
          <w:lang w:val="en-US"/>
        </w:rPr>
        <w:t xml:space="preserve">Access to care is a developed field in healthcare and healthcare typologies </w:t>
      </w:r>
      <w:sdt>
        <w:sdtPr>
          <w:rPr>
            <w:lang w:val="en-US"/>
          </w:rPr>
          <w:alias w:val="Don't edit this field"/>
          <w:tag w:val="CitaviPlaceholder#2c8c135f-200b-4aa2-8256-c0563975bf15"/>
          <w:id w:val="-1788804032"/>
          <w:placeholder>
            <w:docPart w:val="5008B0D918464BC0BF306EC1295FB619"/>
          </w:placeholder>
        </w:sdtPr>
        <w:sdtEndPr/>
        <w:sdtContent>
          <w:r>
            <w:rPr>
              <w:lang w:val="en-US"/>
            </w:rPr>
            <w:fldChar w:fldCharType="begin"/>
          </w:r>
          <w:r>
            <w:rPr>
              <w:lang w:val="en-US"/>
            </w:rPr>
            <w:instrText>ADDIN CitaviPlaceholder{eyIkaWQiOiIxIiwiRW50cmllcyI6W3siJGlkIjoiMiIsIklkIjoiNzc1YjgwZjYtY2FmNi00NWE3LWE1YmEtZDVmMGUwOWY2M2I3IiwiUmFuZ2VMZW5ndGgiOjE1LCJSZWZlcmVuY2VJZCI6IjFiZjM0Njg3LWExNmYtNDJmNi04MTIxLWMwYmY0YjJmOTMwZ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V0sIkNpdGF0aW9uS2V5VXBkYXRlVHlwZSI6MCwiQ29sbGFib3JhdG9ycyI6W10sIkRvaSI6IjEwLjExNzcvMDk1ODkyODcwOTM1MjQ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E3Ny8wOTU4OTI4NzA5MzUyNDA2IiwiTGlua2VkUmVzb3VyY2VUeXBlIjo1LCJVcmlTdHJpbmciOiJodHRwczovL2RvaS5vcmcvMTAuMTE3Ny8wOTU4OTI4NzA5MzUyNDA2IiwiUHJvcGVydGllcyI6eyIkaWQiOiI4In19LCJBbm5vdGF0aW9ucyI6W10sIkxvY2F0aW9uVHlwZSI6MCwiTWlycm9yc1JlZmVyZW5jZVByb3BlcnR5SWQiOjEyOCwiQ3JlYXRlZEJ5IjoiX01hcmVpa2UgQXJpYWFucyIsIkNyZWF0ZWRPbiI6IjIwMTktMDYtMTRUMTE6MTU6NTEiLCJNb2RpZmllZEJ5IjoiX01hcmVpa2UgQXJpYWFucyIsIklkIjoiNzQ4NmRjYjQtZTg2Ni00ZjZjLWE2MjQtZjQ0YmYzNjYwMTY3IiwiTW9kaWZpZWRPbiI6IjIwMTktMDYtMTRUMTE6MTY6MDI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hZ2VSYW5nZU51bWJlciI6NSwiUGFnZVJhbmdlTnVtYmVyaW5nVHlwZSI6IlBhZ2UiLCJQYWdlUmFuZ2VOdW1lcmFsU3lzdGVtIjoiQXJhYmljIiwiUGVyaW9kaWNhbCI6eyIkaWQiOiI5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MTM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xpbmtlZFJlc291cmNlU3RhdHVzIjo4LCJPcmlnaW5hbFN0cmluZyI6IjMxMTMzNDQ0IiwiTGlua2VkUmVzb3VyY2VUeXBlIjo1LCJVcmlTdHJpbmciOiJodHRwOi8vd3d3Lm5jYmkubmxtLm5paC5nb3YvcHVibWVkLzMxMTMzNDQ0IiwiUHJvcGVydGllcyI6eyIkaWQiOiIxNi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3IiwiQWRkcmVzcyI6eyIkaWQiOiIxOCIsIkxpbmtlZFJlc291cmNlU3RhdHVzIjo4LCJPcmlnaW5hbFN0cmluZyI6IjEwLjEwMTYvai5oZWFsdGhwb2wuMjAxOS4wNS4wMDEiLCJMaW5rZWRSZXNvdXJjZVR5cGUiOjUsIlVyaVN0cmluZyI6Imh0dHBzOi8vZG9pLm9yZy8xMC4xMDE2L2ouaGVhbHRocG9sLjIwMTkuMDUuMDAxIiwiUHJvcGVydGllcyI6eyIkaWQiOiIxOS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yM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}</w:instrText>
          </w:r>
          <w:r>
            <w:rPr>
              <w:lang w:val="en-US"/>
            </w:rPr>
            <w:fldChar w:fldCharType="separate"/>
          </w:r>
          <w:r>
            <w:rPr>
              <w:lang w:val="en-US"/>
            </w:rPr>
            <w:t>(Reibling, 2010; Reibling et al., 2019)</w:t>
          </w:r>
          <w:r>
            <w:rPr>
              <w:lang w:val="en-US"/>
            </w:rPr>
            <w:fldChar w:fldCharType="end"/>
          </w:r>
        </w:sdtContent>
      </w:sdt>
      <w:r>
        <w:rPr>
          <w:lang w:val="en-US"/>
        </w:rPr>
        <w:t xml:space="preserve">, but has only been adapted in LTC typologies by </w:t>
      </w:r>
      <w:sdt>
        <w:sdtPr>
          <w:rPr>
            <w:lang w:val="en-US"/>
          </w:rPr>
          <w:alias w:val="Don't edit this field"/>
          <w:tag w:val="CitaviPlaceholder#5d1442af-22a7-4ffc-b301-6e12645ba77c"/>
          <w:id w:val="-1501114412"/>
          <w:placeholder>
            <w:docPart w:val="5008B0D918464BC0BF306EC1295FB619"/>
          </w:placeholder>
        </w:sdtPr>
        <w:sdtEndPr/>
        <w:sdtContent>
          <w:r>
            <w:rPr>
              <w:lang w:val="en-US"/>
            </w:rPr>
            <w:fldChar w:fldCharType="begin"/>
          </w:r>
          <w:r>
            <w:rPr>
              <w:lang w:val="en-US"/>
            </w:rPr>
            <w:instrText>ADDIN CitaviPlaceholder{eyIkaWQiOiIxIiwiQXNzb2NpYXRlV2l0aFBsYWNlaG9sZGVyVGFnIjoiQ2l0YXZpUGxhY2Vob2xkZXIjZTUxOTgyNDctOGY3Yi00OTMzLWI4ZmQtMTZkZmYxMmNmZmE5IiwiRW50cmllcyI6W3siJGlkIjoiMiIsIklkIjoiZmM4NjgxMDMtOGMzYi00OWViLTk1OWMtNWEyYjE1YTM3ZDU3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VkMTQ0MmFmLTIyYTctNGZmYy1iMzAxLTZlMTI2NDViYTc3YyIsIlRleHQiOiJLcmF1cyBldCBhbC4iLCJXQUlWZXJzaW9uIjoiNi4zLjAuMCJ9}</w:instrText>
          </w:r>
          <w:r>
            <w:rPr>
              <w:lang w:val="en-US"/>
            </w:rPr>
            <w:fldChar w:fldCharType="separate"/>
          </w:r>
          <w:r>
            <w:rPr>
              <w:lang w:val="en-US"/>
            </w:rPr>
            <w:t>Kraus et al.</w:t>
          </w:r>
          <w:r>
            <w:rPr>
              <w:lang w:val="en-US"/>
            </w:rPr>
            <w:fldChar w:fldCharType="end"/>
          </w:r>
        </w:sdtContent>
      </w:sdt>
      <w:r>
        <w:rPr>
          <w:lang w:val="en-US"/>
        </w:rPr>
        <w:t xml:space="preserve"> </w:t>
      </w:r>
      <w:sdt>
        <w:sdtPr>
          <w:rPr>
            <w:lang w:val="en-US"/>
          </w:rPr>
          <w:alias w:val="Don't edit this field"/>
          <w:tag w:val="CitaviPlaceholder#e5198247-8f7b-4933-b8fd-16dff12cffa9"/>
          <w:id w:val="-2016372815"/>
          <w:placeholder>
            <w:docPart w:val="5008B0D918464BC0BF306EC1295FB619"/>
          </w:placeholder>
        </w:sdtPr>
        <w:sdtEndPr/>
        <w:sdtContent>
          <w:r>
            <w:rPr>
              <w:lang w:val="en-US"/>
            </w:rPr>
            <w:fldChar w:fldCharType="begin"/>
          </w:r>
          <w:r>
            <w:rPr>
              <w:lang w:val="en-US"/>
            </w:rPr>
            <w:instrText>ADDIN CitaviPlaceholder{eyIkaWQiOiIxIiwiQXNzb2NpYXRlV2l0aFBsYWNlaG9sZGVyVGFnIjoiQ2l0YXZpUGxhY2Vob2xkZXIjNWQxNDQyYWYtMjJhNy00ZmZjLWIzMDEtNmUxMjY0NWJhNzdjIiwiRW50cmllcyI6W3siJGlkIjoiMiIsIklkIjoiN2YzNGE4NTItODIzZC00OWQ5LWJkNTAtYzc1M2IxNjQ3YTAx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ZTUxOTgyNDctOGY3Yi00OTMzLWI4ZmQtMTZkZmYxMmNmZmE5IiwiVGV4dCI6IigyMDEwKSIsIldBSVZlcnNpb24iOiI2LjMuMC4wIn0=}</w:instrText>
          </w:r>
          <w:r>
            <w:rPr>
              <w:lang w:val="en-US"/>
            </w:rPr>
            <w:fldChar w:fldCharType="separate"/>
          </w:r>
          <w:r>
            <w:rPr>
              <w:lang w:val="en-US"/>
            </w:rPr>
            <w:t>(2010)</w:t>
          </w:r>
          <w:r>
            <w:rPr>
              <w:lang w:val="en-US"/>
            </w:rPr>
            <w:fldChar w:fldCharType="end"/>
          </w:r>
        </w:sdtContent>
      </w:sdt>
      <w:r>
        <w:rPr>
          <w:lang w:val="en-US"/>
        </w:rPr>
        <w:t>. Restrictions in the systems can pose barriers especially for lower social status groups to access care.</w:t>
      </w:r>
      <w:r w:rsidR="0055140A">
        <w:rPr>
          <w:lang w:val="en-US"/>
        </w:rPr>
        <w:t xml:space="preserve"> Common barriers are means-testing of benefits and limitations of choice.</w:t>
      </w:r>
      <w:r>
        <w:rPr>
          <w:lang w:val="en-US"/>
        </w:rPr>
        <w:t xml:space="preserve"> We use </w:t>
      </w:r>
      <w:r w:rsidR="0055140A">
        <w:rPr>
          <w:lang w:val="en-US"/>
        </w:rPr>
        <w:t xml:space="preserve">three means-testing indicators: means testing-for cash-benefits, means-testing for in-kind benefits (ambulatory and institutional) and means-testing for any benefit (cash benefits, in-kind benefits, </w:t>
      </w:r>
      <w:proofErr w:type="gramStart"/>
      <w:r w:rsidR="0055140A">
        <w:rPr>
          <w:lang w:val="en-US"/>
        </w:rPr>
        <w:t>other</w:t>
      </w:r>
      <w:proofErr w:type="gramEnd"/>
      <w:r w:rsidR="0055140A">
        <w:rPr>
          <w:lang w:val="en-US"/>
        </w:rPr>
        <w:t xml:space="preserve"> care related benefits). Furthermore, we include three indicators on free and limited choice. Limitations in choice are regional restriction or restrictions due to insurance or benefit plans. The indicators are: choice of homes-care provider, choice of institutional care provider and choice between cash and in-kind benefits. In the following we provide two models. One including the indicators separately and one with a choice index and a means-testing index</w:t>
      </w:r>
      <w:r w:rsidR="00F30916">
        <w:rPr>
          <w:lang w:val="en-US"/>
        </w:rPr>
        <w:t>.</w:t>
      </w:r>
    </w:p>
    <w:p w14:paraId="5D6DCB84" w14:textId="20C39280" w:rsidR="00BE6B30" w:rsidRPr="00BE6B30" w:rsidRDefault="00BE6B30" w:rsidP="00DB62C0">
      <w:pPr>
        <w:spacing w:line="360" w:lineRule="auto"/>
        <w:jc w:val="both"/>
        <w:rPr>
          <w:u w:val="single"/>
          <w:lang w:val="en-US"/>
        </w:rPr>
      </w:pPr>
      <w:r w:rsidRPr="00BE6B30">
        <w:rPr>
          <w:u w:val="single"/>
          <w:lang w:val="en-US"/>
        </w:rPr>
        <w:t>Performance</w:t>
      </w:r>
    </w:p>
    <w:p w14:paraId="5E635A8D" w14:textId="69BD655A" w:rsidR="00BE6B30" w:rsidRDefault="00EB4D73" w:rsidP="00DB62C0">
      <w:pPr>
        <w:spacing w:line="360" w:lineRule="auto"/>
        <w:jc w:val="both"/>
        <w:rPr>
          <w:lang w:val="en-US"/>
        </w:rPr>
      </w:pPr>
      <w:r>
        <w:rPr>
          <w:lang w:val="en-US"/>
        </w:rPr>
        <w:t>Measuring the performance of LTC system</w:t>
      </w:r>
      <w:r w:rsidR="003C0489">
        <w:rPr>
          <w:lang w:val="en-US"/>
        </w:rPr>
        <w:t>s</w:t>
      </w:r>
      <w:r>
        <w:rPr>
          <w:lang w:val="en-US"/>
        </w:rPr>
        <w:t xml:space="preserve"> is especially on an internationally comparative level still in its infancy.</w:t>
      </w:r>
      <w:r w:rsidR="00697062">
        <w:rPr>
          <w:lang w:val="en-US"/>
        </w:rPr>
        <w:t xml:space="preserve"> Indicators such as the number of institutional</w:t>
      </w:r>
      <w:r w:rsidR="008B0625">
        <w:rPr>
          <w:lang w:val="en-US"/>
        </w:rPr>
        <w:t xml:space="preserve"> and home-based</w:t>
      </w:r>
      <w:r w:rsidR="00697062">
        <w:rPr>
          <w:lang w:val="en-US"/>
        </w:rPr>
        <w:t xml:space="preserve"> LTC patients with pressure ulcers or unintended weight loss are in many countries not even available on a national or regional basis</w:t>
      </w:r>
      <w:r w:rsidR="008B0625">
        <w:rPr>
          <w:lang w:val="en-US"/>
        </w:rPr>
        <w:t xml:space="preserve"> </w:t>
      </w:r>
      <w:sdt>
        <w:sdtPr>
          <w:rPr>
            <w:lang w:val="en-US"/>
          </w:rPr>
          <w:alias w:val="Don't edit this field"/>
          <w:tag w:val="CitaviPlaceholder#ba5f5eae-8f16-495a-b77d-ce6eaacf071d"/>
          <w:id w:val="-2031638061"/>
          <w:placeholder>
            <w:docPart w:val="DefaultPlaceholder_-1854013440"/>
          </w:placeholder>
        </w:sdtPr>
        <w:sdtEndPr/>
        <w:sdtContent>
          <w:r w:rsidR="008B0625">
            <w:rPr>
              <w:lang w:val="en-US"/>
            </w:rPr>
            <w:fldChar w:fldCharType="begin"/>
          </w:r>
          <w:r w:rsidR="008B0625">
            <w:rPr>
              <w:lang w:val="en-US"/>
            </w:rPr>
            <w:instrText>ADDIN CitaviPlaceholder{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}</w:instrText>
          </w:r>
          <w:r w:rsidR="008B0625">
            <w:rPr>
              <w:lang w:val="en-US"/>
            </w:rPr>
            <w:fldChar w:fldCharType="separate"/>
          </w:r>
          <w:r w:rsidR="008B0625">
            <w:rPr>
              <w:lang w:val="en-US"/>
            </w:rPr>
            <w:t>(Halfens et al., 2013)</w:t>
          </w:r>
          <w:r w:rsidR="008B0625">
            <w:rPr>
              <w:lang w:val="en-US"/>
            </w:rPr>
            <w:fldChar w:fldCharType="end"/>
          </w:r>
        </w:sdtContent>
      </w:sdt>
      <w:r w:rsidR="00697062">
        <w:rPr>
          <w:lang w:val="en-US"/>
        </w:rPr>
        <w:t>.</w:t>
      </w:r>
      <w:r w:rsidR="00427CA7">
        <w:rPr>
          <w:lang w:val="en-US"/>
        </w:rPr>
        <w:t xml:space="preserve"> Therefore, we can only use indicators that</w:t>
      </w:r>
      <w:r>
        <w:rPr>
          <w:lang w:val="en-US"/>
        </w:rPr>
        <w:t xml:space="preserve"> </w:t>
      </w:r>
      <w:r w:rsidR="00427CA7">
        <w:rPr>
          <w:lang w:val="en-US"/>
        </w:rPr>
        <w:t xml:space="preserve">are not exclusively but to a large part determined by the quality and performance of LTC services. </w:t>
      </w:r>
      <w:r w:rsidR="00056E7C">
        <w:rPr>
          <w:lang w:val="en-US"/>
        </w:rPr>
        <w:lastRenderedPageBreak/>
        <w:t>We use</w:t>
      </w:r>
      <w:r w:rsidR="0001050A">
        <w:rPr>
          <w:lang w:val="en-US"/>
        </w:rPr>
        <w:t xml:space="preserve"> life expectancy of people </w:t>
      </w:r>
      <w:r w:rsidR="00D9383E">
        <w:rPr>
          <w:lang w:val="en-US"/>
        </w:rPr>
        <w:t>aged 65 or older</w:t>
      </w:r>
      <w:r w:rsidR="0001050A">
        <w:rPr>
          <w:lang w:val="en-US"/>
        </w:rPr>
        <w:t xml:space="preserve"> and similar to </w:t>
      </w:r>
      <w:sdt>
        <w:sdtPr>
          <w:rPr>
            <w:lang w:val="en-US"/>
          </w:rPr>
          <w:alias w:val="Don't edit this field"/>
          <w:tag w:val="CitaviPlaceholder#4f6507b0-994b-4a4d-a2c5-6c895c50471e"/>
          <w:id w:val="170922594"/>
          <w:placeholder>
            <w:docPart w:val="DefaultPlaceholder_-1854013440"/>
          </w:placeholder>
        </w:sdtPr>
        <w:sdtEndPr/>
        <w:sdtContent>
          <w:r w:rsidR="0001050A">
            <w:rPr>
              <w:lang w:val="en-US"/>
            </w:rPr>
            <w:fldChar w:fldCharType="begin"/>
          </w:r>
          <w:r w:rsidR="00563976">
            <w:rPr>
              <w:lang w:val="en-US"/>
            </w:rPr>
            <w:instrText>ADDIN CitaviPlaceholder{eyIkaWQiOiIxIiwiQXNzb2NpYXRlV2l0aFBsYWNlaG9sZGVyVGFnIjoiQ2l0YXZpUGxhY2Vob2xkZXIjMzY2YzNmZDctMWJlNi00MjJmLTkwMjUtMzc0NWY2Y2VlZjBjIiwiRW50cmllcyI6W3siJGlkIjoiMiIsIklkIjoiYWU2YzU3OTItYTk4My00YzJhLWE3ZjEtMjg4Yjg4ZWM5ZmYy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DoyMzozNyIsIk1vZGlmaWVkQnkiOiJfTWFyZWlrZSBBcmlhYW5zIiwiSWQiOiJmZDNhYzJhNi03MzExLTQxYzMtYjdiMi02OTg5NDc1MTg1NzkiLCJNb2RpZmllZE9uIjoiMjAxOS0wNi0yNFQxMTowMjoz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0ZjY1MDdiMC05OTRiLTRhNGQtYTJjNS02Yzg5NWM1MDQ3MWUiLCJUZXh0IjoiRGFtaWFuaSBldCBhbC4iLCJXQUlWZXJzaW9uIjoiNi4zLjAuMCJ9}</w:instrText>
          </w:r>
          <w:r w:rsidR="0001050A">
            <w:rPr>
              <w:lang w:val="en-US"/>
            </w:rPr>
            <w:fldChar w:fldCharType="separate"/>
          </w:r>
          <w:r w:rsidR="00563976">
            <w:rPr>
              <w:lang w:val="en-US"/>
            </w:rPr>
            <w:t>Damiani et al.</w:t>
          </w:r>
          <w:r w:rsidR="0001050A">
            <w:rPr>
              <w:lang w:val="en-US"/>
            </w:rPr>
            <w:fldChar w:fldCharType="end"/>
          </w:r>
        </w:sdtContent>
      </w:sdt>
      <w:r w:rsidR="0001050A">
        <w:rPr>
          <w:lang w:val="en-US"/>
        </w:rPr>
        <w:t xml:space="preserve"> </w:t>
      </w:r>
      <w:sdt>
        <w:sdtPr>
          <w:rPr>
            <w:lang w:val="en-US"/>
          </w:rPr>
          <w:alias w:val="Don't edit this field"/>
          <w:tag w:val="CitaviPlaceholder#366c3fd7-1be6-422f-9025-3745f6ceef0c"/>
          <w:id w:val="-296231817"/>
          <w:placeholder>
            <w:docPart w:val="DefaultPlaceholder_-1854013440"/>
          </w:placeholder>
        </w:sdtPr>
        <w:sdtEndPr/>
        <w:sdtContent>
          <w:r w:rsidR="0001050A">
            <w:rPr>
              <w:lang w:val="en-US"/>
            </w:rPr>
            <w:fldChar w:fldCharType="begin"/>
          </w:r>
          <w:r w:rsidR="00563976">
            <w:rPr>
              <w:lang w:val="en-US"/>
            </w:rPr>
            <w:instrText>ADDIN CitaviPlaceholder{eyIkaWQiOiIxIiwiQXNzb2NpYXRlV2l0aFBsYWNlaG9sZGVyVGFnIjoiQ2l0YXZpUGxhY2Vob2xkZXIjNGY2NTA3YjAtOTk0Yi00YTRkLWEyYzUtNmM4OTVjNTA0NzFlIiwiRW50cmllcyI6W3siJGlkIjoiMiIsIklkIjoiZmIyMTZjNjgtOTlmNi00NTYwLWE5YzUtN2MzOGZkYjBjOGE4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zNjZjM2ZkNy0xYmU2LTQyMmYtOTAyNS0zNzQ1ZjZjZWVmMGMiLCJUZXh0IjoiKDIwMTEpIiwiV0FJVmVyc2lvbiI6IjYuMy4wLjAifQ==}</w:instrText>
          </w:r>
          <w:r w:rsidR="0001050A">
            <w:rPr>
              <w:lang w:val="en-US"/>
            </w:rPr>
            <w:fldChar w:fldCharType="separate"/>
          </w:r>
          <w:r w:rsidR="00563976">
            <w:rPr>
              <w:lang w:val="en-US"/>
            </w:rPr>
            <w:t>(2011)</w:t>
          </w:r>
          <w:r w:rsidR="0001050A">
            <w:rPr>
              <w:lang w:val="en-US"/>
            </w:rPr>
            <w:fldChar w:fldCharType="end"/>
          </w:r>
        </w:sdtContent>
      </w:sdt>
      <w:r w:rsidR="0001050A">
        <w:rPr>
          <w:lang w:val="en-US"/>
        </w:rPr>
        <w:t xml:space="preserve"> the percentage of the population who are 65 or older, who perceive their health as good or very good.</w:t>
      </w:r>
    </w:p>
    <w:p w14:paraId="76B5A55A" w14:textId="47FFC157" w:rsidR="00FC736E" w:rsidRPr="00FC736E" w:rsidRDefault="00BF17B8" w:rsidP="00DB62C0">
      <w:pPr>
        <w:spacing w:line="360" w:lineRule="auto"/>
        <w:jc w:val="both"/>
        <w:rPr>
          <w:lang w:val="en-US"/>
        </w:rPr>
      </w:pPr>
      <w:r>
        <w:rPr>
          <w:lang w:val="en-US"/>
        </w:rPr>
        <w:t>The typology includes 27</w:t>
      </w:r>
      <w:r w:rsidR="00EB32C7">
        <w:rPr>
          <w:lang w:val="en-US"/>
        </w:rPr>
        <w:t xml:space="preserve"> OECD countries. Chile, Mexico and Turkey</w:t>
      </w:r>
      <w:r>
        <w:rPr>
          <w:lang w:val="en-US"/>
        </w:rPr>
        <w:t>, Austria, Canada,</w:t>
      </w:r>
      <w:r w:rsidR="004A3337">
        <w:rPr>
          <w:lang w:val="en-US"/>
        </w:rPr>
        <w:t xml:space="preserve"> Greece, Iceland, Italy, Lithuania</w:t>
      </w:r>
      <w:r>
        <w:rPr>
          <w:lang w:val="en-US"/>
        </w:rPr>
        <w:t xml:space="preserve"> and Portugal</w:t>
      </w:r>
      <w:r w:rsidR="00EB32C7">
        <w:rPr>
          <w:lang w:val="en-US"/>
        </w:rPr>
        <w:t xml:space="preserve"> are excluded due to too many missing values. </w:t>
      </w:r>
      <w:r w:rsidR="0001050A">
        <w:rPr>
          <w:lang w:val="en-US"/>
        </w:rPr>
        <w:t>The q</w:t>
      </w:r>
      <w:r w:rsidR="00FC736E" w:rsidRPr="00FC736E">
        <w:rPr>
          <w:lang w:val="en-US"/>
        </w:rPr>
        <w:t>uantitative indicators</w:t>
      </w:r>
      <w:r w:rsidR="00FC736E">
        <w:rPr>
          <w:lang w:val="en-US"/>
        </w:rPr>
        <w:t xml:space="preserve"> are based on the OECD health data (date of extraction 10.12.2018)</w:t>
      </w:r>
      <w:r w:rsidR="00EB32C7">
        <w:rPr>
          <w:lang w:val="en-US"/>
        </w:rPr>
        <w:t xml:space="preserve"> </w:t>
      </w:r>
      <w:sdt>
        <w:sdtPr>
          <w:rPr>
            <w:lang w:val="en-US"/>
          </w:rPr>
          <w:alias w:val="Don't edit this field"/>
          <w:tag w:val="CitaviPlaceholder#62beef68-7be2-40d1-8531-3e97157dae78"/>
          <w:id w:val="-2026778095"/>
          <w:placeholder>
            <w:docPart w:val="DefaultPlaceholder_-1854013440"/>
          </w:placeholder>
        </w:sdtPr>
        <w:sdtEndPr/>
        <w:sdtContent>
          <w:r w:rsidR="00EB32C7">
            <w:rPr>
              <w:lang w:val="en-US"/>
            </w:rPr>
            <w:fldChar w:fldCharType="begin"/>
          </w:r>
          <w:r w:rsidR="00563976">
            <w:rPr>
              <w:lang w:val="en-US"/>
            </w:rPr>
            <w:instrText>ADDIN CitaviPlaceholder{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}</w:instrText>
          </w:r>
          <w:r w:rsidR="00EB32C7">
            <w:rPr>
              <w:lang w:val="en-US"/>
            </w:rPr>
            <w:fldChar w:fldCharType="separate"/>
          </w:r>
          <w:r w:rsidR="00563976">
            <w:rPr>
              <w:lang w:val="en-US"/>
            </w:rPr>
            <w:t>(OECD, 2018)</w:t>
          </w:r>
          <w:r w:rsidR="00EB32C7">
            <w:rPr>
              <w:lang w:val="en-US"/>
            </w:rPr>
            <w:fldChar w:fldCharType="end"/>
          </w:r>
        </w:sdtContent>
      </w:sdt>
      <w:r w:rsidR="00FC736E">
        <w:rPr>
          <w:lang w:val="en-US"/>
        </w:rPr>
        <w:t xml:space="preserve">. </w:t>
      </w:r>
      <w:r w:rsidR="00EB32C7">
        <w:rPr>
          <w:lang w:val="en-US"/>
        </w:rPr>
        <w:t>We use the average value of the years 2014 to 2016, because not each country provides data for each specific year.</w:t>
      </w:r>
      <w:r w:rsidR="00FA06D6">
        <w:rPr>
          <w:lang w:val="en-US"/>
        </w:rPr>
        <w:t xml:space="preserve"> For the indicators life expectancy and perceived health status this method yielded complete data. For all other quantitative indicators </w:t>
      </w:r>
      <w:proofErr w:type="spellStart"/>
      <w:r w:rsidR="00FA06D6">
        <w:rPr>
          <w:lang w:val="en-US"/>
        </w:rPr>
        <w:t>missings</w:t>
      </w:r>
      <w:proofErr w:type="spellEnd"/>
      <w:r w:rsidR="00FA06D6">
        <w:rPr>
          <w:lang w:val="en-US"/>
        </w:rPr>
        <w:t xml:space="preserve"> remained.</w:t>
      </w:r>
      <w:r w:rsidR="000E25FF">
        <w:rPr>
          <w:lang w:val="en-US"/>
        </w:rPr>
        <w:t xml:space="preserve"> Those</w:t>
      </w:r>
      <w:r w:rsidR="00FA06D6">
        <w:rPr>
          <w:lang w:val="en-US"/>
        </w:rPr>
        <w:t xml:space="preserve"> </w:t>
      </w:r>
      <w:r w:rsidR="000E25FF">
        <w:rPr>
          <w:lang w:val="en-US"/>
        </w:rPr>
        <w:t>m</w:t>
      </w:r>
      <w:r w:rsidR="00FA06D6">
        <w:rPr>
          <w:lang w:val="en-US"/>
        </w:rPr>
        <w:t>issing values have been imputed by using interpolation of values by earlier country values and nearest neighbor imputations</w:t>
      </w:r>
      <w:r w:rsidR="00FA06D6">
        <w:rPr>
          <w:rStyle w:val="Funotenzeichen"/>
          <w:lang w:val="en-US"/>
        </w:rPr>
        <w:footnoteReference w:id="2"/>
      </w:r>
      <w:r w:rsidR="00FA06D6">
        <w:rPr>
          <w:lang w:val="en-US"/>
        </w:rPr>
        <w:t xml:space="preserve">. </w:t>
      </w:r>
      <w:r w:rsidR="00374A56">
        <w:rPr>
          <w:lang w:val="en-US"/>
        </w:rPr>
        <w:t xml:space="preserve">For </w:t>
      </w:r>
      <w:r w:rsidR="000E25FF">
        <w:rPr>
          <w:lang w:val="en-US"/>
        </w:rPr>
        <w:t xml:space="preserve">the </w:t>
      </w:r>
      <w:r w:rsidR="00374A56">
        <w:rPr>
          <w:lang w:val="en-US"/>
        </w:rPr>
        <w:t>institutional indicators a variety of information from different sources have been coded by the first author.</w:t>
      </w:r>
      <w:r w:rsidR="000E25FF">
        <w:rPr>
          <w:lang w:val="en-US"/>
        </w:rPr>
        <w:t xml:space="preserve"> The main </w:t>
      </w:r>
      <w:r w:rsidR="00D217D9">
        <w:rPr>
          <w:lang w:val="en-US"/>
        </w:rPr>
        <w:t>sources</w:t>
      </w:r>
      <w:r w:rsidR="000E25FF">
        <w:rPr>
          <w:lang w:val="en-US"/>
        </w:rPr>
        <w:t xml:space="preserve"> were the </w:t>
      </w:r>
      <w:proofErr w:type="spellStart"/>
      <w:r w:rsidR="000E25FF">
        <w:rPr>
          <w:lang w:val="en-US"/>
        </w:rPr>
        <w:t>Missoc</w:t>
      </w:r>
      <w:proofErr w:type="spellEnd"/>
      <w:r w:rsidR="000E25FF">
        <w:rPr>
          <w:lang w:val="en-US"/>
        </w:rPr>
        <w:t xml:space="preserve"> data</w:t>
      </w:r>
      <w:r w:rsidR="004B1DA7">
        <w:rPr>
          <w:lang w:val="en-US"/>
        </w:rPr>
        <w:t xml:space="preserve">base </w:t>
      </w:r>
      <w:sdt>
        <w:sdtPr>
          <w:rPr>
            <w:lang w:val="en-US"/>
          </w:rPr>
          <w:alias w:val="Don't edit this field"/>
          <w:tag w:val="CitaviPlaceholder#6f420b4f-9632-4c36-abb7-06d03ea1a46a"/>
          <w:id w:val="805901123"/>
          <w:placeholder>
            <w:docPart w:val="DefaultPlaceholder_-1854013440"/>
          </w:placeholder>
        </w:sdtPr>
        <w:sdtEndPr/>
        <w:sdtContent>
          <w:r w:rsidR="004B1DA7">
            <w:rPr>
              <w:lang w:val="en-US"/>
            </w:rPr>
            <w:fldChar w:fldCharType="begin"/>
          </w:r>
          <w:r w:rsidR="00563976">
            <w:rPr>
              <w:lang w:val="en-US"/>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MzowOTo1OSIsIk1vZGlmaWVkQnkiOiJfTWFyZWlrZSBBcmlhYW5zIiwiSWQiOiJlYmI3MWQ0Yi02NjcwLTQ1M2ItYmRjYi1hODQ1OTA0ZjliM2EiLCJNb2RpZmllZE9uIjoiMjAxOS0wNi0xNFQxMzoxMD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zOjA5OjQ5IiwiTW9kaWZpZWRCeSI6Il9NYXJlaWtlIEFyaWFhbnMiLCJJZCI6IjZlYTAwYWY1LTA2NjItNGE3NC1hMjIwLTA0ZWI2ZDM5ODA5ZiIsIk1vZGlmaWVkT24iOiIyMDE5LTA2LTE0VDEzOjA5OjQ5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}</w:instrText>
          </w:r>
          <w:r w:rsidR="004B1DA7">
            <w:rPr>
              <w:lang w:val="en-US"/>
            </w:rPr>
            <w:fldChar w:fldCharType="separate"/>
          </w:r>
          <w:r w:rsidR="00563976">
            <w:rPr>
              <w:lang w:val="en-US"/>
            </w:rPr>
            <w:t>(MISSOC, 2018)</w:t>
          </w:r>
          <w:r w:rsidR="004B1DA7">
            <w:rPr>
              <w:lang w:val="en-US"/>
            </w:rPr>
            <w:fldChar w:fldCharType="end"/>
          </w:r>
        </w:sdtContent>
      </w:sdt>
      <w:r w:rsidR="000E25FF">
        <w:rPr>
          <w:lang w:val="en-US"/>
        </w:rPr>
        <w:t xml:space="preserve">, the Health in Transition reports </w:t>
      </w:r>
      <w:sdt>
        <w:sdtPr>
          <w:rPr>
            <w:lang w:val="en-US"/>
          </w:rPr>
          <w:alias w:val="Don't edit this field"/>
          <w:tag w:val="CitaviPlaceholder#cce937e4-df40-4c22-bad1-2498f04d3946"/>
          <w:id w:val="-1703077663"/>
          <w:placeholder>
            <w:docPart w:val="DefaultPlaceholder_-1854013440"/>
          </w:placeholder>
        </w:sdtPr>
        <w:sdtEndPr/>
        <w:sdtContent>
          <w:r w:rsidR="000E25FF">
            <w:rPr>
              <w:lang w:val="en-US"/>
            </w:rPr>
            <w:fldChar w:fldCharType="begin"/>
          </w:r>
          <w:r w:rsidR="00563976">
            <w:rPr>
              <w:lang w:val="en-US"/>
            </w:rPr>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M6MDM6NDAiLCJNb2RpZmllZEJ5IjoiX01hcmVpa2UgQXJpYWFucyIsIklkIjoiMjE2MGVhYzYtNjMzZS00OGJiLWJmMWItN2E4N2Y2MGJkMzFhIiwiTW9kaWZpZWRPbiI6IjIwMTktMDYtMTRUMTM6MDM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}</w:instrText>
          </w:r>
          <w:r w:rsidR="000E25FF">
            <w:rPr>
              <w:lang w:val="en-US"/>
            </w:rPr>
            <w:fldChar w:fldCharType="separate"/>
          </w:r>
          <w:r w:rsidR="00563976">
            <w:rPr>
              <w:lang w:val="en-US"/>
            </w:rPr>
            <w:t>(European Observatory on Health Systems and Policies, 2018)</w:t>
          </w:r>
          <w:r w:rsidR="000E25FF">
            <w:rPr>
              <w:lang w:val="en-US"/>
            </w:rPr>
            <w:fldChar w:fldCharType="end"/>
          </w:r>
        </w:sdtContent>
      </w:sdt>
      <w:r w:rsidR="000E25FF">
        <w:rPr>
          <w:lang w:val="en-US"/>
        </w:rPr>
        <w:t xml:space="preserve"> and the ESPN reports of the European Union </w:t>
      </w:r>
      <w:sdt>
        <w:sdtPr>
          <w:rPr>
            <w:lang w:val="en-US"/>
          </w:rPr>
          <w:alias w:val="Don't edit this field"/>
          <w:tag w:val="CitaviPlaceholder#f4e1c29c-66b7-4863-890c-6a46d62ce28c"/>
          <w:id w:val="273300914"/>
          <w:placeholder>
            <w:docPart w:val="DefaultPlaceholder_-1854013440"/>
          </w:placeholder>
        </w:sdtPr>
        <w:sdtEndPr/>
        <w:sdtContent>
          <w:r w:rsidR="000E25FF">
            <w:rPr>
              <w:lang w:val="en-US"/>
            </w:rPr>
            <w:fldChar w:fldCharType="begin"/>
          </w:r>
          <w:r w:rsidR="00563976">
            <w:rPr>
              <w:lang w:val="en-US"/>
            </w:rPr>
            <w:instrText>ADDIN CitaviPlaceholder{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}</w:instrText>
          </w:r>
          <w:r w:rsidR="000E25FF">
            <w:rPr>
              <w:lang w:val="en-US"/>
            </w:rPr>
            <w:fldChar w:fldCharType="separate"/>
          </w:r>
          <w:r w:rsidR="00563976">
            <w:rPr>
              <w:lang w:val="en-US"/>
            </w:rPr>
            <w:t>(European Commission, 2018)</w:t>
          </w:r>
          <w:r w:rsidR="000E25FF">
            <w:rPr>
              <w:lang w:val="en-US"/>
            </w:rPr>
            <w:fldChar w:fldCharType="end"/>
          </w:r>
        </w:sdtContent>
      </w:sdt>
      <w:r w:rsidR="000E25FF">
        <w:rPr>
          <w:lang w:val="en-US"/>
        </w:rPr>
        <w:t>.</w:t>
      </w:r>
      <w:r w:rsidR="004B1DA7">
        <w:rPr>
          <w:lang w:val="en-US"/>
        </w:rPr>
        <w:t xml:space="preserve"> In LTC systems it is often the case that no national but</w:t>
      </w:r>
      <w:r w:rsidR="00D217D9">
        <w:rPr>
          <w:lang w:val="en-US"/>
        </w:rPr>
        <w:t xml:space="preserve"> regional or municipal</w:t>
      </w:r>
      <w:r w:rsidR="004B1DA7">
        <w:rPr>
          <w:lang w:val="en-US"/>
        </w:rPr>
        <w:t xml:space="preserve"> rules apply. In these cases the codes refer to the dominant</w:t>
      </w:r>
      <w:r w:rsidR="00D217D9">
        <w:rPr>
          <w:lang w:val="en-US"/>
        </w:rPr>
        <w:t xml:space="preserve"> rules</w:t>
      </w:r>
      <w:r w:rsidR="00241280">
        <w:rPr>
          <w:lang w:val="en-US"/>
        </w:rPr>
        <w:t xml:space="preserve"> in place in the country</w:t>
      </w:r>
      <w:r w:rsidR="00D217D9">
        <w:rPr>
          <w:lang w:val="en-US"/>
        </w:rPr>
        <w:t>.</w:t>
      </w:r>
      <w:r w:rsidR="00374A56">
        <w:rPr>
          <w:lang w:val="en-US"/>
        </w:rPr>
        <w:t xml:space="preserve"> In case of ambiguous information, more information on the indicator has been searched</w:t>
      </w:r>
      <w:r w:rsidR="004B1DA7">
        <w:rPr>
          <w:lang w:val="en-US"/>
        </w:rPr>
        <w:t>. F</w:t>
      </w:r>
      <w:r w:rsidR="00D217D9">
        <w:rPr>
          <w:lang w:val="en-US"/>
        </w:rPr>
        <w:t>urthermore, all codes</w:t>
      </w:r>
      <w:r w:rsidR="004B1DA7">
        <w:rPr>
          <w:lang w:val="en-US"/>
        </w:rPr>
        <w:t xml:space="preserve"> for the institutional indicators have been</w:t>
      </w:r>
      <w:r w:rsidR="00D217D9">
        <w:rPr>
          <w:lang w:val="en-US"/>
        </w:rPr>
        <w:t xml:space="preserve"> checked by national LTC policy experts</w:t>
      </w:r>
      <w:r w:rsidR="00D217D9">
        <w:rPr>
          <w:rStyle w:val="Funotenzeichen"/>
          <w:lang w:val="en-US"/>
        </w:rPr>
        <w:footnoteReference w:id="3"/>
      </w:r>
      <w:r w:rsidR="00D217D9">
        <w:rPr>
          <w:lang w:val="en-US"/>
        </w:rPr>
        <w:t>.</w:t>
      </w:r>
      <w:r w:rsidR="00374A56">
        <w:rPr>
          <w:lang w:val="en-US"/>
        </w:rPr>
        <w:t xml:space="preserve"> </w:t>
      </w:r>
      <w:r w:rsidR="00C04C9A">
        <w:rPr>
          <w:lang w:val="en-US"/>
        </w:rPr>
        <w:t xml:space="preserve">Final codes for the institutional indicators </w:t>
      </w:r>
      <w:r w:rsidR="00374A56">
        <w:rPr>
          <w:lang w:val="en-US"/>
        </w:rPr>
        <w:t>were discussed</w:t>
      </w:r>
      <w:r w:rsidR="00C04C9A">
        <w:rPr>
          <w:lang w:val="en-US"/>
        </w:rPr>
        <w:t xml:space="preserve"> and determined</w:t>
      </w:r>
      <w:r w:rsidR="00374A56">
        <w:rPr>
          <w:lang w:val="en-US"/>
        </w:rPr>
        <w:t xml:space="preserve"> by all authors of the paper.</w:t>
      </w:r>
      <w:r w:rsidR="00EE18A7">
        <w:rPr>
          <w:lang w:val="en-US"/>
        </w:rPr>
        <w:t xml:space="preserve"> </w:t>
      </w:r>
    </w:p>
    <w:p w14:paraId="538DC002" w14:textId="3A03D6F5" w:rsidR="00F279F3" w:rsidRDefault="00C04C9A" w:rsidP="00F279F3">
      <w:pPr>
        <w:spacing w:line="360" w:lineRule="auto"/>
        <w:jc w:val="both"/>
        <w:rPr>
          <w:lang w:val="en-US"/>
        </w:rPr>
      </w:pPr>
      <w:r>
        <w:rPr>
          <w:lang w:val="en-US"/>
        </w:rPr>
        <w:t xml:space="preserve">Cluster analysis is the standard method in welfare state typologies </w:t>
      </w:r>
      <w:sdt>
        <w:sdtPr>
          <w:rPr>
            <w:lang w:val="en-US"/>
          </w:rPr>
          <w:alias w:val="Don't edit this field"/>
          <w:tag w:val="CitaviPlaceholder#67a703a8-bda3-4c7a-be2d-c5f4e4c3a4a0"/>
          <w:id w:val="660270162"/>
          <w:placeholder>
            <w:docPart w:val="DefaultPlaceholder_-1854013440"/>
          </w:placeholder>
        </w:sdtPr>
        <w:sdtEndPr/>
        <w:sdtContent>
          <w:r>
            <w:rPr>
              <w:lang w:val="en-US"/>
            </w:rPr>
            <w:fldChar w:fldCharType="begin"/>
          </w:r>
          <w:r w:rsidR="00563976">
            <w:rPr>
              <w:lang w:val="en-US"/>
            </w:rPr>
            <w:instrText>ADDIN CitaviPlaceholder{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}</w:instrText>
          </w:r>
          <w:r>
            <w:rPr>
              <w:lang w:val="en-US"/>
            </w:rPr>
            <w:fldChar w:fldCharType="separate"/>
          </w:r>
          <w:r w:rsidR="00563976">
            <w:rPr>
              <w:lang w:val="en-US"/>
            </w:rPr>
            <w:t>(Jensen, 2008; Reibling, 2010; Wendt, 2014)</w:t>
          </w:r>
          <w:r>
            <w:rPr>
              <w:lang w:val="en-US"/>
            </w:rPr>
            <w:fldChar w:fldCharType="end"/>
          </w:r>
        </w:sdtContent>
      </w:sdt>
      <w:r>
        <w:rPr>
          <w:lang w:val="en-US"/>
        </w:rPr>
        <w:t xml:space="preserve"> as well as in LTC typologies</w:t>
      </w:r>
      <w:r w:rsidR="00DF6D31">
        <w:rPr>
          <w:lang w:val="en-US"/>
        </w:rPr>
        <w:t xml:space="preserve"> </w:t>
      </w:r>
      <w:sdt>
        <w:sdtPr>
          <w:rPr>
            <w:lang w:val="en-US"/>
          </w:rPr>
          <w:alias w:val="Don't edit this field"/>
          <w:tag w:val="CitaviPlaceholder#ff681547-d17e-4bc3-a63c-3ab7332493b6"/>
          <w:id w:val="-117612699"/>
          <w:placeholder>
            <w:docPart w:val="DefaultPlaceholder_-1854013440"/>
          </w:placeholder>
        </w:sdtPr>
        <w:sdtEndPr/>
        <w:sdtContent>
          <w:r w:rsidR="00DF6D31">
            <w:rPr>
              <w:lang w:val="en-US"/>
            </w:rPr>
            <w:fldChar w:fldCharType="begin"/>
          </w:r>
          <w:r w:rsidR="00563976">
            <w:rPr>
              <w:lang w:val="en-US"/>
            </w:rPr>
            <w:instrText>ADDIN CitaviPlaceholder{eyIkaWQiOiIxIiwiRW50cmllcyI6W3siJGlkIjoiMiIsIklkIjoiODMxODBkY2MtY2ZkNy00ZDU0LWIzYTYtZGYyMGQ3MzFhZDljIiwiUmFuZ2VMZW5ndGgiOjIz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LHsiJGlkIjoiMTIiLCJJZCI6IjA5MTA1ZmExLTY4ODEtNGUxOC1iMWM0LTE3YWQyNmViZDI1NyIsIlJhbmdlU3RhcnQiOjIzLCJSYW5nZUxlbmd0aCI6MTQsIlJlZmVyZW5jZUlkIjoiMGMxMGQyOGUtZGVhNS00OTU3LWEzOTAtY2M1ZGY2MmI4ZmVmIiwiUmVmZXJlbmNlIjp7IiRpZCI6IjEzIiwiQWJzdHJhY3RDb21wbGV4aXR5IjowLCJBYnN0cmFjdFNvdXJjZVRleHRGb3JtYXQiOjAsIkF1dGhvcnMiOlt7IiRpZCI6IjE0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FnZVJhbmdlTnVtYmVyIjo1MywiUGFnZVJhbmdlTnVtYmVyaW5nVHlwZSI6IlBhZ2UiLCJQYWdlUmFuZ2VOdW1lcmFsU3lzdGVtIjoiQXJhYmljIiwiUGVyaW9kaWNhbCI6eyIkaWQiOiIxN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T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M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x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y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M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0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}</w:instrText>
          </w:r>
          <w:r w:rsidR="00DF6D31">
            <w:rPr>
              <w:lang w:val="en-US"/>
            </w:rPr>
            <w:fldChar w:fldCharType="separate"/>
          </w:r>
          <w:r w:rsidR="00563976">
            <w:rPr>
              <w:lang w:val="en-US"/>
            </w:rPr>
            <w:t>(Halásková et al., 2017; Kautto, 2002; Kraus et al., 2010; Saraceno and Keck, 2010)</w:t>
          </w:r>
          <w:r w:rsidR="00DF6D31">
            <w:rPr>
              <w:lang w:val="en-US"/>
            </w:rPr>
            <w:fldChar w:fldCharType="end"/>
          </w:r>
        </w:sdtContent>
      </w:sdt>
      <w:r>
        <w:rPr>
          <w:lang w:val="en-US"/>
        </w:rPr>
        <w:t xml:space="preserve"> for classifying and developing system types. </w:t>
      </w:r>
      <w:r w:rsidR="00DF6D31">
        <w:rPr>
          <w:lang w:val="en-US"/>
        </w:rPr>
        <w:t>All clustering methods have in common that they build clusters on the similarity or dissimilarity of cases. We decide for k-means clustering.</w:t>
      </w:r>
      <w:r w:rsidR="00DF6D31">
        <w:rPr>
          <w:rStyle w:val="Funotenzeichen"/>
          <w:lang w:val="en-US"/>
        </w:rPr>
        <w:footnoteReference w:id="4"/>
      </w:r>
    </w:p>
    <w:p w14:paraId="0CCAFD0B" w14:textId="522DACB7" w:rsidR="00AD66E9" w:rsidRDefault="00AD66E9" w:rsidP="00DB62C0">
      <w:pPr>
        <w:spacing w:line="360" w:lineRule="auto"/>
        <w:jc w:val="both"/>
        <w:rPr>
          <w:b/>
          <w:lang w:val="en-US"/>
        </w:rPr>
      </w:pPr>
      <w:r w:rsidRPr="006621CC">
        <w:rPr>
          <w:b/>
          <w:lang w:val="en-US"/>
        </w:rPr>
        <w:t>Results</w:t>
      </w:r>
    </w:p>
    <w:p w14:paraId="3D47B9B4" w14:textId="6C2D413D" w:rsidR="00D05F60" w:rsidRPr="00D05F60" w:rsidRDefault="00D05F60" w:rsidP="00DB62C0">
      <w:pPr>
        <w:spacing w:line="360" w:lineRule="auto"/>
        <w:jc w:val="both"/>
        <w:rPr>
          <w:lang w:val="en-US"/>
        </w:rPr>
      </w:pPr>
      <w:r>
        <w:rPr>
          <w:lang w:val="en-US"/>
        </w:rPr>
        <w:t>The results of the cluster analysis reveal two distinct but similar solution</w:t>
      </w:r>
      <w:r w:rsidR="002F083B">
        <w:rPr>
          <w:lang w:val="en-US"/>
        </w:rPr>
        <w:t>s</w:t>
      </w:r>
      <w:r>
        <w:rPr>
          <w:lang w:val="en-US"/>
        </w:rPr>
        <w:t xml:space="preserve">. The analysis in which all indicators are included separately yields six clusters (solution 1) and the </w:t>
      </w:r>
      <w:r w:rsidR="002F083B">
        <w:rPr>
          <w:lang w:val="en-US"/>
        </w:rPr>
        <w:t>analysis</w:t>
      </w:r>
      <w:r>
        <w:rPr>
          <w:lang w:val="en-US"/>
        </w:rPr>
        <w:t xml:space="preserve"> </w:t>
      </w:r>
      <w:r w:rsidR="002F083B">
        <w:rPr>
          <w:lang w:val="en-US"/>
        </w:rPr>
        <w:t>including</w:t>
      </w:r>
      <w:r>
        <w:rPr>
          <w:lang w:val="en-US"/>
        </w:rPr>
        <w:t xml:space="preserve"> the means-testing and choice indicators as indexes yield three clusters (solution 2) (see table 1).</w:t>
      </w:r>
      <w:r w:rsidR="002A24A1">
        <w:rPr>
          <w:lang w:val="en-US"/>
        </w:rPr>
        <w:t xml:space="preserve"> The </w:t>
      </w:r>
      <w:r w:rsidR="002D6014">
        <w:rPr>
          <w:lang w:val="en-US"/>
        </w:rPr>
        <w:t>six</w:t>
      </w:r>
      <w:r w:rsidR="002A24A1">
        <w:rPr>
          <w:lang w:val="en-US"/>
        </w:rPr>
        <w:t xml:space="preserve"> clusters of the first solution can mainly be built by adding clusters to derive at the three </w:t>
      </w:r>
      <w:r w:rsidR="002A24A1">
        <w:rPr>
          <w:lang w:val="en-US"/>
        </w:rPr>
        <w:lastRenderedPageBreak/>
        <w:t>clusters of the second solutions</w:t>
      </w:r>
      <w:r w:rsidR="002D6014">
        <w:rPr>
          <w:lang w:val="en-US"/>
        </w:rPr>
        <w:t xml:space="preserve"> (see table 1)</w:t>
      </w:r>
      <w:r w:rsidR="002A24A1">
        <w:rPr>
          <w:lang w:val="en-US"/>
        </w:rPr>
        <w:t>. Focusing on this three cluster solution the first cluster includes Czech Republic, Hungary, Poland and the Slovak Republic as well as Australia, Estonia, Korea, Latvia, New Zealand and Slovenia. In the first solution these countries can be found in three clusters (cluster 1</w:t>
      </w:r>
      <w:r w:rsidR="002D6014">
        <w:rPr>
          <w:lang w:val="en-US"/>
        </w:rPr>
        <w:t>a, 1b</w:t>
      </w:r>
      <w:r w:rsidR="002A24A1">
        <w:rPr>
          <w:lang w:val="en-US"/>
        </w:rPr>
        <w:t xml:space="preserve"> and 6).</w:t>
      </w:r>
      <w:r>
        <w:rPr>
          <w:lang w:val="en-US"/>
        </w:rPr>
        <w:t xml:space="preserve"> </w:t>
      </w:r>
      <w:r w:rsidR="002A24A1">
        <w:rPr>
          <w:lang w:val="en-US"/>
        </w:rPr>
        <w:t>Denmark, Ireland, Japan and Sweden France, Germany, Luxemburg, Netherlands, Switzerland as well as Finland and Norway and Belgium built a second cluster which is in the first solution separated in four clusters (cluster 2</w:t>
      </w:r>
      <w:r w:rsidR="002D6014">
        <w:rPr>
          <w:lang w:val="en-US"/>
        </w:rPr>
        <w:t>a, 2b, 2c and 2d</w:t>
      </w:r>
      <w:r w:rsidR="002A24A1">
        <w:rPr>
          <w:lang w:val="en-US"/>
        </w:rPr>
        <w:t>). In the third cluster Israel, Spain</w:t>
      </w:r>
      <w:r w:rsidR="002D6014">
        <w:rPr>
          <w:lang w:val="en-US"/>
        </w:rPr>
        <w:t>,</w:t>
      </w:r>
      <w:r w:rsidR="002A24A1">
        <w:rPr>
          <w:lang w:val="en-US"/>
        </w:rPr>
        <w:t xml:space="preserve"> the United Kingdom and the United States</w:t>
      </w:r>
      <w:r w:rsidR="002D6014">
        <w:rPr>
          <w:lang w:val="en-US"/>
        </w:rPr>
        <w:t xml:space="preserve"> are added by </w:t>
      </w:r>
      <w:r w:rsidR="0068084C">
        <w:rPr>
          <w:lang w:val="en-US"/>
        </w:rPr>
        <w:t>Slovakia</w:t>
      </w:r>
      <w:r w:rsidR="002D6014">
        <w:rPr>
          <w:lang w:val="en-US"/>
        </w:rPr>
        <w:t xml:space="preserve"> in the first cluster solution.</w:t>
      </w:r>
      <w:r w:rsidR="00F31400">
        <w:rPr>
          <w:lang w:val="en-US"/>
        </w:rPr>
        <w:t xml:space="preserve"> Thus the </w:t>
      </w:r>
      <w:r w:rsidR="0068084C">
        <w:rPr>
          <w:lang w:val="en-US"/>
        </w:rPr>
        <w:t>cluster</w:t>
      </w:r>
      <w:r w:rsidR="00F31400">
        <w:rPr>
          <w:lang w:val="en-US"/>
        </w:rPr>
        <w:t xml:space="preserve"> 1b/2b is the cluster which is partition and countries end in two different clusters in the </w:t>
      </w:r>
      <w:r w:rsidR="0068084C">
        <w:rPr>
          <w:lang w:val="en-US"/>
        </w:rPr>
        <w:t>cluster</w:t>
      </w:r>
      <w:r w:rsidR="00F31400">
        <w:rPr>
          <w:lang w:val="en-US"/>
        </w:rPr>
        <w:t xml:space="preserve"> solution with fewer countries. This might indicate</w:t>
      </w:r>
      <w:r w:rsidR="002D6014">
        <w:rPr>
          <w:lang w:val="en-US"/>
        </w:rPr>
        <w:t xml:space="preserve"> that these countries share traits with the countries of the first </w:t>
      </w:r>
      <w:r w:rsidR="00F31400">
        <w:rPr>
          <w:lang w:val="en-US"/>
        </w:rPr>
        <w:t>and</w:t>
      </w:r>
      <w:r w:rsidR="002D6014">
        <w:rPr>
          <w:lang w:val="en-US"/>
        </w:rPr>
        <w:t xml:space="preserve"> the second cluster. The switch of Slovakia from the third to the first cluster might show weak similarities between those clusters.</w:t>
      </w:r>
      <w:r w:rsidR="002A24A1">
        <w:rPr>
          <w:lang w:val="en-US"/>
        </w:rPr>
        <w:t xml:space="preserve"> </w:t>
      </w:r>
    </w:p>
    <w:tbl>
      <w:tblPr>
        <w:tblStyle w:val="Tabellenraster"/>
        <w:tblW w:w="8496" w:type="dxa"/>
        <w:tblLook w:val="04A0" w:firstRow="1" w:lastRow="0" w:firstColumn="1" w:lastColumn="0" w:noHBand="0" w:noVBand="1"/>
      </w:tblPr>
      <w:tblGrid>
        <w:gridCol w:w="1181"/>
        <w:gridCol w:w="1194"/>
        <w:gridCol w:w="1191"/>
        <w:gridCol w:w="1387"/>
        <w:gridCol w:w="1176"/>
        <w:gridCol w:w="1188"/>
        <w:gridCol w:w="1179"/>
      </w:tblGrid>
      <w:tr w:rsidR="00365897" w:rsidRPr="006A34F1" w14:paraId="30485F79" w14:textId="77777777" w:rsidTr="00365897">
        <w:tc>
          <w:tcPr>
            <w:tcW w:w="1181" w:type="dxa"/>
          </w:tcPr>
          <w:p w14:paraId="2DD11BDC" w14:textId="078D26C7" w:rsidR="00D05F60" w:rsidRDefault="00D05F60" w:rsidP="00D05F60">
            <w:pPr>
              <w:spacing w:line="360" w:lineRule="auto"/>
              <w:jc w:val="both"/>
              <w:rPr>
                <w:lang w:val="en-US"/>
              </w:rPr>
            </w:pPr>
            <w:r>
              <w:rPr>
                <w:lang w:val="en-US"/>
              </w:rPr>
              <w:t>Cluster</w:t>
            </w:r>
          </w:p>
        </w:tc>
        <w:tc>
          <w:tcPr>
            <w:tcW w:w="1194" w:type="dxa"/>
          </w:tcPr>
          <w:p w14:paraId="4A269AFE" w14:textId="6AE4B61E" w:rsidR="00D05F60" w:rsidRDefault="00D05F60" w:rsidP="00D05F60">
            <w:pPr>
              <w:spacing w:line="360" w:lineRule="auto"/>
              <w:jc w:val="both"/>
              <w:rPr>
                <w:lang w:val="en-US"/>
              </w:rPr>
            </w:pPr>
            <w:r>
              <w:rPr>
                <w:lang w:val="en-US"/>
              </w:rPr>
              <w:t>1</w:t>
            </w:r>
            <w:r w:rsidR="002D6014">
              <w:rPr>
                <w:lang w:val="en-US"/>
              </w:rPr>
              <w:t>a</w:t>
            </w:r>
          </w:p>
        </w:tc>
        <w:tc>
          <w:tcPr>
            <w:tcW w:w="1191" w:type="dxa"/>
          </w:tcPr>
          <w:p w14:paraId="4614D478" w14:textId="6CAFB0EB" w:rsidR="00D05F60" w:rsidRPr="00772CDD" w:rsidRDefault="002D6014" w:rsidP="00D05F60">
            <w:pPr>
              <w:spacing w:line="360" w:lineRule="auto"/>
              <w:jc w:val="both"/>
              <w:rPr>
                <w:lang w:val="en-US"/>
              </w:rPr>
            </w:pPr>
            <w:r>
              <w:rPr>
                <w:lang w:val="en-US"/>
              </w:rPr>
              <w:t>1b/</w:t>
            </w:r>
            <w:r w:rsidRPr="002D6014">
              <w:rPr>
                <w:color w:val="A5A5A5" w:themeColor="accent3"/>
                <w:lang w:val="en-US"/>
              </w:rPr>
              <w:t>2b</w:t>
            </w:r>
          </w:p>
        </w:tc>
        <w:tc>
          <w:tcPr>
            <w:tcW w:w="1387" w:type="dxa"/>
          </w:tcPr>
          <w:p w14:paraId="2827E366" w14:textId="5C1CFCCC" w:rsidR="00D05F60" w:rsidRPr="00772CDD" w:rsidRDefault="002D6014" w:rsidP="00D05F60">
            <w:pPr>
              <w:spacing w:line="360" w:lineRule="auto"/>
              <w:jc w:val="both"/>
              <w:rPr>
                <w:lang w:val="en-US"/>
              </w:rPr>
            </w:pPr>
            <w:r>
              <w:rPr>
                <w:lang w:val="en-US"/>
              </w:rPr>
              <w:t>2a</w:t>
            </w:r>
          </w:p>
        </w:tc>
        <w:tc>
          <w:tcPr>
            <w:tcW w:w="1176" w:type="dxa"/>
          </w:tcPr>
          <w:p w14:paraId="1D4B97CC" w14:textId="0B6B9FD5" w:rsidR="00D05F60" w:rsidRPr="00772CDD" w:rsidRDefault="002D6014" w:rsidP="00D05F60">
            <w:pPr>
              <w:spacing w:line="360" w:lineRule="auto"/>
              <w:jc w:val="both"/>
              <w:rPr>
                <w:lang w:val="en-US"/>
              </w:rPr>
            </w:pPr>
            <w:r>
              <w:rPr>
                <w:lang w:val="en-US"/>
              </w:rPr>
              <w:t>2c</w:t>
            </w:r>
          </w:p>
        </w:tc>
        <w:tc>
          <w:tcPr>
            <w:tcW w:w="1188" w:type="dxa"/>
          </w:tcPr>
          <w:p w14:paraId="780B3B7B" w14:textId="232B8ECF" w:rsidR="00D05F60" w:rsidRDefault="002D6014" w:rsidP="00D05F60">
            <w:pPr>
              <w:spacing w:line="360" w:lineRule="auto"/>
              <w:jc w:val="both"/>
              <w:rPr>
                <w:lang w:val="en-US"/>
              </w:rPr>
            </w:pPr>
            <w:r>
              <w:rPr>
                <w:lang w:val="en-US"/>
              </w:rPr>
              <w:t>2d</w:t>
            </w:r>
          </w:p>
        </w:tc>
        <w:tc>
          <w:tcPr>
            <w:tcW w:w="1179" w:type="dxa"/>
          </w:tcPr>
          <w:p w14:paraId="0D51088C" w14:textId="359E7F6F" w:rsidR="00D05F60" w:rsidRDefault="002D6014" w:rsidP="00D05F60">
            <w:pPr>
              <w:spacing w:line="360" w:lineRule="auto"/>
              <w:jc w:val="both"/>
              <w:rPr>
                <w:lang w:val="en-US"/>
              </w:rPr>
            </w:pPr>
            <w:r>
              <w:rPr>
                <w:lang w:val="en-US"/>
              </w:rPr>
              <w:t>3</w:t>
            </w:r>
          </w:p>
        </w:tc>
      </w:tr>
      <w:tr w:rsidR="00365897" w:rsidRPr="00AE58E8" w14:paraId="66443C6D" w14:textId="77777777" w:rsidTr="00365897">
        <w:tc>
          <w:tcPr>
            <w:tcW w:w="1181" w:type="dxa"/>
          </w:tcPr>
          <w:p w14:paraId="4F40DACF" w14:textId="59E08B19" w:rsidR="00D05F60" w:rsidRDefault="00D05F60" w:rsidP="00D05F60">
            <w:pPr>
              <w:spacing w:line="360" w:lineRule="auto"/>
              <w:jc w:val="both"/>
              <w:rPr>
                <w:lang w:val="en-US"/>
              </w:rPr>
            </w:pPr>
            <w:r>
              <w:rPr>
                <w:lang w:val="en-US"/>
              </w:rPr>
              <w:t>Solution 1</w:t>
            </w:r>
          </w:p>
        </w:tc>
        <w:tc>
          <w:tcPr>
            <w:tcW w:w="1194" w:type="dxa"/>
          </w:tcPr>
          <w:p w14:paraId="78BE0300" w14:textId="664CAED0" w:rsidR="00D05F60" w:rsidRPr="00772CDD" w:rsidRDefault="002F083B" w:rsidP="00D05F60">
            <w:pPr>
              <w:spacing w:line="360" w:lineRule="auto"/>
              <w:jc w:val="both"/>
              <w:rPr>
                <w:lang w:val="en-US"/>
              </w:rPr>
            </w:pPr>
            <w:r>
              <w:rPr>
                <w:lang w:val="en-US"/>
              </w:rPr>
              <w:t>CZ, HU, PL, SK</w:t>
            </w:r>
          </w:p>
          <w:p w14:paraId="06170847" w14:textId="6FC06C10" w:rsidR="00D05F60" w:rsidRDefault="00D05F60" w:rsidP="00D05F60">
            <w:pPr>
              <w:spacing w:line="360" w:lineRule="auto"/>
              <w:jc w:val="both"/>
              <w:rPr>
                <w:lang w:val="en-US"/>
              </w:rPr>
            </w:pPr>
          </w:p>
        </w:tc>
        <w:tc>
          <w:tcPr>
            <w:tcW w:w="1191" w:type="dxa"/>
          </w:tcPr>
          <w:p w14:paraId="2BFF81CC" w14:textId="7F870D30" w:rsidR="00365897" w:rsidRPr="00AE58E8" w:rsidRDefault="00365897" w:rsidP="00365897">
            <w:pPr>
              <w:spacing w:line="360" w:lineRule="auto"/>
              <w:rPr>
                <w:color w:val="A5A5A5" w:themeColor="accent3"/>
              </w:rPr>
            </w:pPr>
            <w:r w:rsidRPr="00AE58E8">
              <w:t xml:space="preserve">AU, </w:t>
            </w:r>
            <w:r w:rsidRPr="00AE58E8">
              <w:rPr>
                <w:color w:val="A5A5A5" w:themeColor="accent3"/>
              </w:rPr>
              <w:t xml:space="preserve">DK, </w:t>
            </w:r>
            <w:r w:rsidRPr="00AE58E8">
              <w:t xml:space="preserve">EE, </w:t>
            </w:r>
            <w:r w:rsidRPr="00AE58E8">
              <w:rPr>
                <w:color w:val="A5A5A5" w:themeColor="accent3"/>
              </w:rPr>
              <w:t xml:space="preserve">IE, JP, </w:t>
            </w:r>
            <w:r w:rsidRPr="00AE58E8">
              <w:t xml:space="preserve">KO, LV, NZ, </w:t>
            </w:r>
            <w:r w:rsidRPr="00AE58E8">
              <w:rPr>
                <w:color w:val="A5A5A5" w:themeColor="accent3"/>
              </w:rPr>
              <w:t>SE</w:t>
            </w:r>
          </w:p>
          <w:p w14:paraId="3CA54470" w14:textId="04F686B0" w:rsidR="00D05F60" w:rsidRPr="00AE58E8" w:rsidRDefault="00D05F60" w:rsidP="00D05F60">
            <w:pPr>
              <w:spacing w:line="360" w:lineRule="auto"/>
              <w:jc w:val="both"/>
            </w:pPr>
          </w:p>
        </w:tc>
        <w:tc>
          <w:tcPr>
            <w:tcW w:w="1387" w:type="dxa"/>
          </w:tcPr>
          <w:p w14:paraId="13A300BF" w14:textId="6BD46965" w:rsidR="00365897" w:rsidRPr="006A34F1" w:rsidRDefault="00365897" w:rsidP="00365897">
            <w:pPr>
              <w:spacing w:line="360" w:lineRule="auto"/>
            </w:pPr>
            <w:r w:rsidRPr="00772CDD">
              <w:rPr>
                <w:lang w:val="en-US"/>
              </w:rPr>
              <w:t xml:space="preserve">FR, DE, LU, NL, </w:t>
            </w:r>
            <w:r>
              <w:t xml:space="preserve">CH </w:t>
            </w:r>
          </w:p>
          <w:p w14:paraId="2B3F62D1" w14:textId="0349687A" w:rsidR="00D05F60" w:rsidRPr="006A34F1" w:rsidRDefault="00D05F60" w:rsidP="00D05F60">
            <w:pPr>
              <w:spacing w:line="360" w:lineRule="auto"/>
              <w:jc w:val="both"/>
            </w:pPr>
          </w:p>
        </w:tc>
        <w:tc>
          <w:tcPr>
            <w:tcW w:w="1176" w:type="dxa"/>
          </w:tcPr>
          <w:p w14:paraId="39BEB582" w14:textId="56B121A7" w:rsidR="00D05F60" w:rsidRPr="006A34F1" w:rsidRDefault="00365897" w:rsidP="00365897">
            <w:pPr>
              <w:spacing w:line="360" w:lineRule="auto"/>
              <w:jc w:val="both"/>
            </w:pPr>
            <w:r>
              <w:t>FI, NO</w:t>
            </w:r>
          </w:p>
        </w:tc>
        <w:tc>
          <w:tcPr>
            <w:tcW w:w="1188" w:type="dxa"/>
          </w:tcPr>
          <w:p w14:paraId="6445FDF0" w14:textId="4F70F10D" w:rsidR="00D05F60" w:rsidRPr="006A34F1" w:rsidRDefault="00365897" w:rsidP="00D05F60">
            <w:pPr>
              <w:spacing w:line="360" w:lineRule="auto"/>
              <w:jc w:val="both"/>
              <w:rPr>
                <w:lang w:val="en-US"/>
              </w:rPr>
            </w:pPr>
            <w:r>
              <w:rPr>
                <w:lang w:val="en-US"/>
              </w:rPr>
              <w:t>BE</w:t>
            </w:r>
          </w:p>
        </w:tc>
        <w:tc>
          <w:tcPr>
            <w:tcW w:w="1179" w:type="dxa"/>
          </w:tcPr>
          <w:p w14:paraId="371E427E" w14:textId="6E58F3C6" w:rsidR="00D05F60" w:rsidRDefault="00365897" w:rsidP="00365897">
            <w:pPr>
              <w:spacing w:line="360" w:lineRule="auto"/>
              <w:rPr>
                <w:lang w:val="en-US"/>
              </w:rPr>
            </w:pPr>
            <w:r>
              <w:rPr>
                <w:lang w:val="en-US"/>
              </w:rPr>
              <w:t xml:space="preserve">IS, </w:t>
            </w:r>
            <w:r w:rsidRPr="00F31400">
              <w:rPr>
                <w:color w:val="A5A5A5" w:themeColor="accent3"/>
                <w:lang w:val="en-US"/>
              </w:rPr>
              <w:t>SL</w:t>
            </w:r>
            <w:r>
              <w:rPr>
                <w:lang w:val="en-US"/>
              </w:rPr>
              <w:t>, ES, UK, US</w:t>
            </w:r>
          </w:p>
        </w:tc>
      </w:tr>
      <w:tr w:rsidR="00365897" w:rsidRPr="006A34F1" w14:paraId="39E77C35" w14:textId="77777777" w:rsidTr="00365897">
        <w:tc>
          <w:tcPr>
            <w:tcW w:w="1181" w:type="dxa"/>
          </w:tcPr>
          <w:p w14:paraId="7ECE3BA1" w14:textId="69CE7D3F" w:rsidR="00D05F60" w:rsidRDefault="00D05F60" w:rsidP="00D05F60">
            <w:pPr>
              <w:spacing w:line="360" w:lineRule="auto"/>
              <w:jc w:val="both"/>
              <w:rPr>
                <w:lang w:val="en-US"/>
              </w:rPr>
            </w:pPr>
            <w:r>
              <w:rPr>
                <w:lang w:val="en-US"/>
              </w:rPr>
              <w:t>Solution 2</w:t>
            </w:r>
          </w:p>
        </w:tc>
        <w:tc>
          <w:tcPr>
            <w:tcW w:w="1194" w:type="dxa"/>
          </w:tcPr>
          <w:p w14:paraId="48D27CA9" w14:textId="59396D89" w:rsidR="00D05F60" w:rsidRPr="00F31400" w:rsidRDefault="002F083B" w:rsidP="00365897">
            <w:pPr>
              <w:spacing w:line="360" w:lineRule="auto"/>
            </w:pPr>
            <w:r w:rsidRPr="00F31400">
              <w:t xml:space="preserve">AU, CZ, EE, HU, </w:t>
            </w:r>
            <w:r w:rsidR="00F31400" w:rsidRPr="00F31400">
              <w:t>KO, LV, NZ, PL, SK, SL</w:t>
            </w:r>
          </w:p>
        </w:tc>
        <w:tc>
          <w:tcPr>
            <w:tcW w:w="1191" w:type="dxa"/>
          </w:tcPr>
          <w:p w14:paraId="4E052BE5" w14:textId="77777777" w:rsidR="00D05F60" w:rsidRPr="00F31400" w:rsidRDefault="00D05F60" w:rsidP="00D05F60">
            <w:pPr>
              <w:spacing w:line="360" w:lineRule="auto"/>
              <w:jc w:val="both"/>
            </w:pPr>
          </w:p>
        </w:tc>
        <w:tc>
          <w:tcPr>
            <w:tcW w:w="1387" w:type="dxa"/>
          </w:tcPr>
          <w:p w14:paraId="3771DB7D" w14:textId="62B4E760" w:rsidR="00D05F60" w:rsidRPr="00365897" w:rsidRDefault="002D6014" w:rsidP="00365897">
            <w:pPr>
              <w:spacing w:line="360" w:lineRule="auto"/>
              <w:rPr>
                <w:lang w:val="en-US"/>
              </w:rPr>
            </w:pPr>
            <w:r>
              <w:rPr>
                <w:lang w:val="en-US"/>
              </w:rPr>
              <w:t>BE, DK</w:t>
            </w:r>
            <w:r w:rsidR="00365897" w:rsidRPr="00365897">
              <w:rPr>
                <w:lang w:val="en-US"/>
              </w:rPr>
              <w:t xml:space="preserve">, FI, FR, DE, IE, JP, LU, NL, NO, SE, CH </w:t>
            </w:r>
            <w:r w:rsidR="00D05F60" w:rsidRPr="00365897">
              <w:rPr>
                <w:lang w:val="en-US"/>
              </w:rPr>
              <w:br/>
            </w:r>
          </w:p>
        </w:tc>
        <w:tc>
          <w:tcPr>
            <w:tcW w:w="1176" w:type="dxa"/>
          </w:tcPr>
          <w:p w14:paraId="25FE2872" w14:textId="77777777" w:rsidR="00D05F60" w:rsidRPr="00365897" w:rsidRDefault="00D05F60" w:rsidP="00D05F60">
            <w:pPr>
              <w:spacing w:line="360" w:lineRule="auto"/>
              <w:jc w:val="both"/>
              <w:rPr>
                <w:lang w:val="en-US"/>
              </w:rPr>
            </w:pPr>
          </w:p>
        </w:tc>
        <w:tc>
          <w:tcPr>
            <w:tcW w:w="1188" w:type="dxa"/>
          </w:tcPr>
          <w:p w14:paraId="226275AF" w14:textId="7586F7FC" w:rsidR="00D05F60" w:rsidRPr="006A34F1" w:rsidRDefault="00D05F60" w:rsidP="00D05F60">
            <w:pPr>
              <w:spacing w:line="360" w:lineRule="auto"/>
              <w:jc w:val="both"/>
              <w:rPr>
                <w:lang w:val="en-US"/>
              </w:rPr>
            </w:pPr>
          </w:p>
        </w:tc>
        <w:tc>
          <w:tcPr>
            <w:tcW w:w="1179" w:type="dxa"/>
          </w:tcPr>
          <w:p w14:paraId="032904E8" w14:textId="61B03B64" w:rsidR="00D05F60" w:rsidRPr="006A34F1" w:rsidRDefault="00365897" w:rsidP="00365897">
            <w:pPr>
              <w:spacing w:line="360" w:lineRule="auto"/>
              <w:rPr>
                <w:lang w:val="en-US"/>
              </w:rPr>
            </w:pPr>
            <w:r>
              <w:rPr>
                <w:lang w:val="en-US"/>
              </w:rPr>
              <w:t>IS, ES, UK, US</w:t>
            </w:r>
          </w:p>
        </w:tc>
      </w:tr>
    </w:tbl>
    <w:p w14:paraId="017E376C" w14:textId="77777777" w:rsidR="00BF17B8" w:rsidRPr="006A34F1" w:rsidRDefault="00BF17B8" w:rsidP="00DB62C0">
      <w:pPr>
        <w:spacing w:line="360" w:lineRule="auto"/>
        <w:jc w:val="both"/>
        <w:rPr>
          <w:lang w:val="en-US"/>
        </w:rPr>
      </w:pPr>
    </w:p>
    <w:p w14:paraId="068CA23D" w14:textId="2B43C150" w:rsidR="00772CDD" w:rsidRDefault="00772CDD" w:rsidP="00DB62C0">
      <w:pPr>
        <w:spacing w:line="360" w:lineRule="auto"/>
        <w:jc w:val="both"/>
        <w:rPr>
          <w:b/>
          <w:lang w:val="en-US"/>
        </w:rPr>
      </w:pPr>
      <w:r>
        <w:rPr>
          <w:b/>
          <w:lang w:val="en-US"/>
        </w:rPr>
        <w:t>Discussion</w:t>
      </w:r>
    </w:p>
    <w:p w14:paraId="615BE24B" w14:textId="481124AF" w:rsidR="002A4812" w:rsidRDefault="00F31400" w:rsidP="00DB62C0">
      <w:pPr>
        <w:spacing w:line="360" w:lineRule="auto"/>
        <w:jc w:val="both"/>
        <w:rPr>
          <w:lang w:val="en-US"/>
        </w:rPr>
      </w:pPr>
      <w:r>
        <w:rPr>
          <w:lang w:val="en-US"/>
        </w:rPr>
        <w:t xml:space="preserve">As the results show basically three clusters with some similarities between the first two clusters and a few similarities between the first and third cluster can be depicted. Based on the </w:t>
      </w:r>
      <w:r w:rsidR="00CA4021">
        <w:rPr>
          <w:lang w:val="en-US"/>
        </w:rPr>
        <w:t xml:space="preserve">cluster means we can characterize the three clusters. Cluster 1 is the </w:t>
      </w:r>
      <w:r w:rsidR="007F29CB">
        <w:rPr>
          <w:lang w:val="en-US"/>
        </w:rPr>
        <w:t>“</w:t>
      </w:r>
      <w:r w:rsidR="00CA4021">
        <w:rPr>
          <w:lang w:val="en-US"/>
        </w:rPr>
        <w:t>low developed LTC system cluster</w:t>
      </w:r>
      <w:r w:rsidR="007F29CB">
        <w:rPr>
          <w:lang w:val="en-US"/>
        </w:rPr>
        <w:t>”</w:t>
      </w:r>
      <w:r w:rsidR="00CA4021">
        <w:rPr>
          <w:lang w:val="en-US"/>
        </w:rPr>
        <w:t xml:space="preserve">. The cluster includes countries of Eastern Europe and Non-European OCED countries in which public LTC provision is still limited. The supply especially the financial </w:t>
      </w:r>
      <w:r w:rsidR="007F29CB">
        <w:rPr>
          <w:lang w:val="en-US"/>
        </w:rPr>
        <w:t>input into these clusters is low</w:t>
      </w:r>
      <w:r w:rsidR="00CA4021">
        <w:rPr>
          <w:lang w:val="en-US"/>
        </w:rPr>
        <w:t xml:space="preserve"> compared to the other clusters and this affects also the performance of the systems which is relatively low</w:t>
      </w:r>
      <w:r w:rsidR="007F29CB">
        <w:rPr>
          <w:lang w:val="en-US"/>
        </w:rPr>
        <w:t>. The systems are highly publicly financed and choice of services are majorly free and means-testing is relevant for only some of the countries. Still, the limited supply in these countries puts the access regulation indicators in perspective.</w:t>
      </w:r>
    </w:p>
    <w:p w14:paraId="0557D0E2" w14:textId="7896FBA6" w:rsidR="0068084C" w:rsidRDefault="007F29CB" w:rsidP="00DB62C0">
      <w:pPr>
        <w:spacing w:line="360" w:lineRule="auto"/>
        <w:jc w:val="both"/>
        <w:rPr>
          <w:lang w:val="en-US"/>
        </w:rPr>
      </w:pPr>
      <w:r>
        <w:rPr>
          <w:lang w:val="en-US"/>
        </w:rPr>
        <w:lastRenderedPageBreak/>
        <w:t>The second cluster includes Continental and Northern European countries and Japan. This cluster is the</w:t>
      </w:r>
      <w:r w:rsidR="00A906A9">
        <w:rPr>
          <w:lang w:val="en-US"/>
        </w:rPr>
        <w:t xml:space="preserve"> “</w:t>
      </w:r>
      <w:r w:rsidR="00C1368A">
        <w:rPr>
          <w:lang w:val="en-US"/>
        </w:rPr>
        <w:t>universal</w:t>
      </w:r>
      <w:r w:rsidR="00A906A9">
        <w:rPr>
          <w:lang w:val="en-US"/>
        </w:rPr>
        <w:t xml:space="preserve"> developed LTC system type”. These countries share LTC system with high financial and institutional supply which also mirrors in high performance levels. The</w:t>
      </w:r>
      <w:r w:rsidR="00C1368A">
        <w:rPr>
          <w:lang w:val="en-US"/>
        </w:rPr>
        <w:t xml:space="preserve"> fi</w:t>
      </w:r>
      <w:r w:rsidR="00A906A9">
        <w:rPr>
          <w:lang w:val="en-US"/>
        </w:rPr>
        <w:t>nancing is based on a medium level of private financing. The choice of benefits is rather free and means-testing is medium or low in these countries. Thus, public LTC system</w:t>
      </w:r>
      <w:r w:rsidR="00C1368A">
        <w:rPr>
          <w:lang w:val="en-US"/>
        </w:rPr>
        <w:t xml:space="preserve"> are rather high developed in th</w:t>
      </w:r>
      <w:r w:rsidR="00A906A9">
        <w:rPr>
          <w:lang w:val="en-US"/>
        </w:rPr>
        <w:t>es</w:t>
      </w:r>
      <w:r w:rsidR="00C1368A">
        <w:rPr>
          <w:lang w:val="en-US"/>
        </w:rPr>
        <w:t>e</w:t>
      </w:r>
      <w:r w:rsidR="00A906A9">
        <w:rPr>
          <w:lang w:val="en-US"/>
        </w:rPr>
        <w:t xml:space="preserve"> countries with only minor limitations for patients to access and finance their LTC costs.</w:t>
      </w:r>
    </w:p>
    <w:p w14:paraId="78C0149A" w14:textId="17655C28" w:rsidR="0068084C" w:rsidRDefault="00A906A9" w:rsidP="00DB62C0">
      <w:pPr>
        <w:spacing w:line="360" w:lineRule="auto"/>
        <w:jc w:val="both"/>
        <w:rPr>
          <w:lang w:val="en-US"/>
        </w:rPr>
      </w:pPr>
      <w:r>
        <w:rPr>
          <w:lang w:val="en-US"/>
        </w:rPr>
        <w:t>The third cluster is the “private developed LTC system type”</w:t>
      </w:r>
      <w:r w:rsidR="00C1368A">
        <w:rPr>
          <w:lang w:val="en-US"/>
        </w:rPr>
        <w:t>. The countries in these clusters share a medium supply in terms of financing and a low supply in terms of institutional provision. Financing is highly privatized and public services are often restricted by means-testing and choice restrictions. Still, the performance of these systems is relatively high. Thus</w:t>
      </w:r>
      <w:r w:rsidR="0012335A">
        <w:rPr>
          <w:lang w:val="en-US"/>
        </w:rPr>
        <w:t>, limited public provision and access to public provision is mitigated by private financing of services which leads to high performances.</w:t>
      </w:r>
    </w:p>
    <w:p w14:paraId="268D2AE6" w14:textId="1715DEAF" w:rsidR="0012335A" w:rsidRPr="00AE58E8" w:rsidRDefault="0012335A" w:rsidP="00DB62C0">
      <w:pPr>
        <w:spacing w:line="360" w:lineRule="auto"/>
        <w:jc w:val="both"/>
        <w:rPr>
          <w:lang w:val="en-US"/>
        </w:rPr>
      </w:pPr>
      <w:r>
        <w:rPr>
          <w:lang w:val="en-US"/>
        </w:rPr>
        <w:t>These results partly support earlier findings of LTC typologies but also provides new evidence on LTC system types. The low-developed LTC system cluster includes as earlier typologies a high number of Eastern European countries</w:t>
      </w:r>
      <w:r w:rsidR="00AE58E8">
        <w:rPr>
          <w:lang w:val="en-US"/>
        </w:rPr>
        <w:t xml:space="preserve"> </w:t>
      </w:r>
      <w:sdt>
        <w:sdtPr>
          <w:rPr>
            <w:lang w:val="en-US"/>
          </w:rPr>
          <w:alias w:val="Don't edit this field"/>
          <w:tag w:val="CitaviPlaceholder#ac21c150-2ef7-4c57-a5f6-2335bbeaaa15"/>
          <w:id w:val="1571615099"/>
          <w:placeholder>
            <w:docPart w:val="DefaultPlaceholder_-1854013440"/>
          </w:placeholder>
        </w:sdtPr>
        <w:sdtContent>
          <w:r w:rsidR="00AE58E8">
            <w:rPr>
              <w:lang w:val="en-US"/>
            </w:rPr>
            <w:fldChar w:fldCharType="begin"/>
          </w:r>
          <w:r w:rsidR="00AE58E8">
            <w:rPr>
              <w:lang w:val="en-US"/>
            </w:rPr>
            <w:instrText>ADDIN CitaviPlaceholder{eyIkaWQiOiIxIiwiRW50cmllcyI6W3siJGlkIjoiMiIsIklkIjoiMzgxOTY0MGQtYjQ1OC00OTk1LTk1ZDYtMjExNzkwZDkyODEy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I3VDEzOjU2OjMxIiwiUHJvamVjdCI6eyIkcmVmIjoiNSJ9fSwiVXNlTnVtYmVyaW5nVHlwZU9mUGFyZW50RG9jdW1lbnQiOmZhbHNlfSx7IiRpZCI6IjIwIiwiSWQiOiI3OTFkOGZhZi00MzE1LTRlN2YtYjNhNC0zMmYwMTk2ZmJmNDQiLCJSYW5nZVN0YXJ0IjoyMSwiUmFuZ2VMZW5ndGgiOjI0LCJSZWZlcmVuY2VJZCI6IjM3M2M5NGNjLWYzYzItNGExZS1iZmI0LTI1ZTc3OGJkN2ZhZCIsIlJlZmVyZW5jZSI6eyIkaWQiOiIyMSIsIkFic3RyYWN0Q29tcGxleGl0eSI6MCwiQWJzdHJhY3RTb3VyY2VUZXh0Rm9ybWF0IjowLCJBdXRob3JzIjpbeyIkaWQiOiIyM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M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Q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1IiwiQWRkcmVzcyI6eyIkaWQiOiIyNiIsIkxpbmtlZFJlc291cmNlU3RhdHVzIjo4LCJPcmlnaW5hbFN0cmluZyI6IjEwLjE1MTUvcmV2ZWNwLTIwMTctMDAwOCIsIkxpbmtlZFJlc291cmNlVHlwZSI6NSwiVXJpU3RyaW5nIjoiaHR0cHM6Ly9kb2kub3JnLzEwLjE1MTUvcmV2ZWNwLTIwMTctMDAwOCIsIlByb3BlcnRpZXMiOnsiJGlkIjoiMjc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jg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I3VDEzOjU2OjMxIiwiUHJvamVjdCI6eyIkcmVmIjoiNSJ9fSwiVXNlTnVtYmVyaW5nVHlwZU9mUGFyZW50RG9jdW1lbnQiOmZhbHNlfSx7IiRpZCI6IjI5IiwiSWQiOiJkMjBjZjRjNy1hYzY4LTQ3ZmMtOWU5OS02ZDg1ZDhkNmVjOWUiLCJSYW5nZVN0YXJ0Ijo0NSwiUmFuZ2VMZW5ndGgiOjIxLCJSZWZlcmVuY2VJZCI6IjRhODMxYzM0LTc2YTctNGUyYi05OTU2LWVhMTFmNjY1MTY4MCIsIlJlZmVyZW5jZSI6eyIkaWQiOiIzMCIsIkFic3RyYWN0Q29tcGxleGl0eSI6MCwiQWJzdHJhY3RTb3VyY2VUZXh0Rm9ybWF0IjowLCJBdXRob3JzIjpbeyIkaWQiOiIzM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zI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zM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M0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M1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zNi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M3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}</w:instrText>
          </w:r>
          <w:r w:rsidR="00AE58E8">
            <w:rPr>
              <w:lang w:val="en-US"/>
            </w:rPr>
            <w:fldChar w:fldCharType="separate"/>
          </w:r>
          <w:r w:rsidR="00AE58E8">
            <w:rPr>
              <w:lang w:val="en-US"/>
            </w:rPr>
            <w:t>(</w:t>
          </w:r>
          <w:proofErr w:type="spellStart"/>
          <w:r w:rsidR="00AE58E8">
            <w:rPr>
              <w:lang w:val="en-US"/>
            </w:rPr>
            <w:t>Damiani</w:t>
          </w:r>
          <w:proofErr w:type="spellEnd"/>
          <w:r w:rsidR="00AE58E8">
            <w:rPr>
              <w:lang w:val="en-US"/>
            </w:rPr>
            <w:t xml:space="preserve"> et al., 2011; </w:t>
          </w:r>
          <w:proofErr w:type="spellStart"/>
          <w:r w:rsidR="00AE58E8">
            <w:rPr>
              <w:lang w:val="en-US"/>
            </w:rPr>
            <w:t>Halásková</w:t>
          </w:r>
          <w:proofErr w:type="spellEnd"/>
          <w:r w:rsidR="00AE58E8">
            <w:rPr>
              <w:lang w:val="en-US"/>
            </w:rPr>
            <w:t xml:space="preserve"> et al., 2017; Kraus et al., 2010)</w:t>
          </w:r>
          <w:r w:rsidR="00AE58E8">
            <w:rPr>
              <w:lang w:val="en-US"/>
            </w:rPr>
            <w:fldChar w:fldCharType="end"/>
          </w:r>
        </w:sdtContent>
      </w:sdt>
      <w:r w:rsidR="00AE58E8">
        <w:rPr>
          <w:lang w:val="en-US"/>
        </w:rPr>
        <w:t xml:space="preserve"> with the addition of three Non-European countries, Australia, New Zealand and Korea. The “universal developed LTC system type” combines the often found </w:t>
      </w:r>
      <w:r w:rsidR="0095023E">
        <w:rPr>
          <w:lang w:val="en-US"/>
        </w:rPr>
        <w:t>Scandinavian</w:t>
      </w:r>
      <w:r w:rsidR="00AE58E8">
        <w:rPr>
          <w:lang w:val="en-US"/>
        </w:rPr>
        <w:t xml:space="preserve"> cluster </w:t>
      </w:r>
      <w:sdt>
        <w:sdtPr>
          <w:rPr>
            <w:lang w:val="en-US"/>
          </w:rPr>
          <w:alias w:val="Don't edit this field"/>
          <w:tag w:val="CitaviPlaceholder#37d625d1-91e5-419f-a7dc-76ec6bf5b489"/>
          <w:id w:val="752787198"/>
          <w:placeholder>
            <w:docPart w:val="DefaultPlaceholder_-1854013440"/>
          </w:placeholder>
        </w:sdtPr>
        <w:sdtContent>
          <w:r w:rsidR="00AE58E8">
            <w:rPr>
              <w:lang w:val="en-US"/>
            </w:rPr>
            <w:fldChar w:fldCharType="begin"/>
          </w:r>
          <w:r w:rsidR="00AE58E8">
            <w:rPr>
              <w:lang w:val="en-US"/>
            </w:rPr>
            <w:instrText>ADDIN CitaviPlaceholder{eyIkaWQiOiIxIiwiRW50cmllcyI6W3siJGlkIjoiMiIsIklkIjoiMTg4NjY3OTMtMDQ1ZS00NTAxLWE4YTEtYzdiZjgxYjFmMzZj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1QxMzo1NjozMSIsIlByb2plY3QiOnsiJHJlZiI6IjUifX0sIlVzZU51bWJlcmluZ1R5cGVPZlBhcmVudERvY3VtZW50IjpmYWxzZX0seyIkaWQiOiI3IiwiSWQiOiIwOWQ5MGU4Ni00ODM0LTQ4NGEtYmVhMC0xYTk5ZWExOGZmMjU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3VDEzOjU2OjMx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1QxMzo1NjozMSIsIlByb2plY3QiOnsiJHJlZiI6IjUifX0sIlVzZU51bWJlcmluZ1R5cGVPZlBhcmVudERvY3VtZW50IjpmYWxzZX0seyIkaWQiOiIxNyIsIklkIjoiZDFlMWRhMmUtN2FlZS00OGQ0LTk2YTMtMTc4ODQ0MWY2YWQ3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dUMTM6NTY6MzEiLCJQcm9qZWN0Ijp7IiRyZWYiOiI1In19LCJVc2VOdW1iZXJpbmdUeXBlT2ZQYXJlbnREb2N1bWVudCI6ZmFsc2V9LHsiJGlkIjoiMzQiLCJJZCI6IjBkM2MyMTY3LTlkOTgtNDFjZi04Mjg2LTNiYTY3OGFjOTZlNSIsIlJhbmdlU3RhcnQiOjQ5LCJSYW5nZUxlbmd0aCI6MjA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1QxMzo1NjozMSIsIlByb2plY3QiOnsiJHJlZiI6IjUifX0sIlVzZU51bWJlcmluZ1R5cGVPZlBhcmVudERvY3VtZW50IjpmYWxzZX0seyIkaWQiOiI0MyIsIklkIjoiMThiZjkzYmEtMzgzNS00OWYyLTgxMjQtMTI5YjY5MTY5NzYyIiwiUmFuZ2VTdGFydCI6NjksIlJhbmdlTGVuZ3RoIjoyMiwiUmVmZXJlbmNlSWQiOiI1MzcwZTQxOC01YjlkLTRhNWYtODkzMi0wOGNhNDdiYjk4NDgiLCJSZWZlcmVuY2UiOnsiJGlkIjoiNDQiLCJBYnN0cmFjdENvbXBsZXhpdHkiOjAsIkFic3RyYWN0U291cmNlVGV4dEZvcm1hdCI6MCwiQXV0aG9ycyI6W3siJGlkIjoiNDU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}</w:instrText>
          </w:r>
          <w:r w:rsidR="00AE58E8">
            <w:rPr>
              <w:lang w:val="en-US"/>
            </w:rPr>
            <w:fldChar w:fldCharType="separate"/>
          </w:r>
          <w:r w:rsidR="00AE58E8">
            <w:rPr>
              <w:lang w:val="en-US"/>
            </w:rPr>
            <w:t>(</w:t>
          </w:r>
          <w:proofErr w:type="spellStart"/>
          <w:r w:rsidR="00AE58E8">
            <w:rPr>
              <w:lang w:val="en-US"/>
            </w:rPr>
            <w:t>Alber</w:t>
          </w:r>
          <w:proofErr w:type="spellEnd"/>
          <w:r w:rsidR="00AE58E8">
            <w:rPr>
              <w:lang w:val="en-US"/>
            </w:rPr>
            <w:t xml:space="preserve">, 1995; Colombo, 2012; </w:t>
          </w:r>
          <w:proofErr w:type="spellStart"/>
          <w:r w:rsidR="00AE58E8">
            <w:rPr>
              <w:lang w:val="en-US"/>
            </w:rPr>
            <w:t>Damiani</w:t>
          </w:r>
          <w:proofErr w:type="spellEnd"/>
          <w:r w:rsidR="00AE58E8">
            <w:rPr>
              <w:lang w:val="en-US"/>
            </w:rPr>
            <w:t xml:space="preserve"> et al., 2011; Kraus et al., 2010; </w:t>
          </w:r>
          <w:proofErr w:type="spellStart"/>
          <w:r w:rsidR="00AE58E8">
            <w:rPr>
              <w:lang w:val="en-US"/>
            </w:rPr>
            <w:t>Pommer</w:t>
          </w:r>
          <w:proofErr w:type="spellEnd"/>
          <w:r w:rsidR="00AE58E8">
            <w:rPr>
              <w:lang w:val="en-US"/>
            </w:rPr>
            <w:t xml:space="preserve"> et al., 2009)</w:t>
          </w:r>
          <w:r w:rsidR="00AE58E8">
            <w:rPr>
              <w:lang w:val="en-US"/>
            </w:rPr>
            <w:fldChar w:fldCharType="end"/>
          </w:r>
        </w:sdtContent>
      </w:sdt>
      <w:r w:rsidR="00AE58E8">
        <w:rPr>
          <w:lang w:val="en-US"/>
        </w:rPr>
        <w:t xml:space="preserve"> and the continental European cluster </w:t>
      </w:r>
      <w:sdt>
        <w:sdtPr>
          <w:rPr>
            <w:lang w:val="en-US"/>
          </w:rPr>
          <w:alias w:val="Don't edit this field"/>
          <w:tag w:val="CitaviPlaceholder#fcfa1935-f6a8-417c-a413-3688959e497d"/>
          <w:id w:val="-1383164387"/>
          <w:placeholder>
            <w:docPart w:val="DefaultPlaceholder_-1854013440"/>
          </w:placeholder>
        </w:sdtPr>
        <w:sdtContent>
          <w:r w:rsidR="00AE58E8">
            <w:rPr>
              <w:lang w:val="en-US"/>
            </w:rPr>
            <w:fldChar w:fldCharType="begin"/>
          </w:r>
          <w:r w:rsidR="00AE58E8">
            <w:rPr>
              <w:lang w:val="en-US"/>
            </w:rPr>
            <w:instrText>ADDIN CitaviPlaceholder{eyIkaWQiOiIxIiwiRW50cmllcyI6W3siJGlkIjoiMiIsIklkIjoiYzI0NmE1OGEtNjg1Yi00Zjk2LTk1MjItMGUyMTZhMjkzODA3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1QxMzo1NjozMSIsIlByb2plY3QiOnsiJHJlZiI6IjUifX0sIlVzZU51bWJlcmluZ1R5cGVPZlBhcmVudERvY3VtZW50IjpmYWxzZX0seyIkaWQiOiI3IiwiSWQiOiJjOTM4ZThkNi04ZTFmLTRjZDgtYTUxMS0xOWM0NjJkMzg0NGQiLCJSYW5nZVN0YXJ0IjoxMiwiUmFuZ2VMZW5ndGgiOjIyLCJSZWZlcmVuY2VJZCI6ImZkM2FjMmE2LTczMTEtNDFjMy1iN2IyLTY5ODk0NzUxODU3OSIsIlJlZmVyZW5jZSI6eyIkaWQiOiI4IiwiQWJzdHJhY3RDb21wbGV4aXR5IjowLCJBYnN0cmFjdFNvdXJjZVRleHRGb3JtYXQiOjAsIkF1dGhvcnMiOlt7IiRpZCI6Ij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dUMTM6NTY6MzEiLCJQcm9qZWN0Ijp7IiRyZWYiOiI1In19LCJVc2VOdW1iZXJpbmdUeXBlT2ZQYXJlbnREb2N1bWVudCI6ZmFsc2V9LHsiJGlkIjoiMjQiLCJJZCI6ImU1M2YzZThkLTg3MzEtNDNjYy05ZWQzLWIzZDg0OTY4MzcyMiIsIlJhbmdlU3RhcnQiOjM0LCJSYW5nZUxlbmd0aCI6MjUsIlJlZmVyZW5jZUlkIjoiMzczYzk0Y2MtZjNjMi00YTFlLWJmYjQtMjVlNzc4YmQ3ZmFkIiwiUmVmZXJlbmNlIjp7IiRpZCI6IjI1IiwiQWJzdHJhY3RDb21wbGV4aXR5IjowLCJBYnN0cmFjdFNvdXJjZVRleHRGb3JtYXQiOjAsIkF1dGhvcnMiOlt7IiRpZCI6IjI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I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y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MTAuMTUxNS9yZXZlY3AtMjAxNy0wMDA4IiwiTGlua2VkUmVzb3VyY2VUeXBlIjo1LCJVcmlTdHJpbmciOiJodHRwczovL2RvaS5vcmcvMTAuMTUxNS9yZXZlY3AtMjAxNy0wMDA4IiwiUHJvcGVydGllcyI6eyIkaWQiOiIz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}</w:instrText>
          </w:r>
          <w:r w:rsidR="00AE58E8">
            <w:rPr>
              <w:lang w:val="en-US"/>
            </w:rPr>
            <w:fldChar w:fldCharType="separate"/>
          </w:r>
          <w:r w:rsidR="00AE58E8">
            <w:rPr>
              <w:lang w:val="en-US"/>
            </w:rPr>
            <w:t>(</w:t>
          </w:r>
          <w:proofErr w:type="spellStart"/>
          <w:r w:rsidR="00AE58E8">
            <w:rPr>
              <w:lang w:val="en-US"/>
            </w:rPr>
            <w:t>Alber</w:t>
          </w:r>
          <w:proofErr w:type="spellEnd"/>
          <w:r w:rsidR="00AE58E8">
            <w:rPr>
              <w:lang w:val="en-US"/>
            </w:rPr>
            <w:t xml:space="preserve">, 1995; </w:t>
          </w:r>
          <w:proofErr w:type="spellStart"/>
          <w:r w:rsidR="00AE58E8">
            <w:rPr>
              <w:lang w:val="en-US"/>
            </w:rPr>
            <w:t>Damiani</w:t>
          </w:r>
          <w:proofErr w:type="spellEnd"/>
          <w:r w:rsidR="00AE58E8">
            <w:rPr>
              <w:lang w:val="en-US"/>
            </w:rPr>
            <w:t xml:space="preserve"> et al., 2011; </w:t>
          </w:r>
          <w:proofErr w:type="spellStart"/>
          <w:r w:rsidR="00AE58E8">
            <w:rPr>
              <w:lang w:val="en-US"/>
            </w:rPr>
            <w:t>Halásková</w:t>
          </w:r>
          <w:proofErr w:type="spellEnd"/>
          <w:r w:rsidR="00AE58E8">
            <w:rPr>
              <w:lang w:val="en-US"/>
            </w:rPr>
            <w:t xml:space="preserve"> et al., 2017)</w:t>
          </w:r>
          <w:r w:rsidR="00AE58E8">
            <w:rPr>
              <w:lang w:val="en-US"/>
            </w:rPr>
            <w:fldChar w:fldCharType="end"/>
          </w:r>
        </w:sdtContent>
      </w:sdt>
      <w:r w:rsidR="0095023E">
        <w:rPr>
          <w:lang w:val="en-US"/>
        </w:rPr>
        <w:t xml:space="preserve">. The “private developed LTC system type” is rarely mentioned in the literature. Only </w:t>
      </w:r>
      <w:sdt>
        <w:sdtPr>
          <w:rPr>
            <w:lang w:val="en-US"/>
          </w:rPr>
          <w:alias w:val="Don't edit this field"/>
          <w:tag w:val="CitaviPlaceholder#9a3d0c02-099b-4083-a785-7eefae15c9ef"/>
          <w:id w:val="2086645505"/>
          <w:placeholder>
            <w:docPart w:val="DefaultPlaceholder_-1854013440"/>
          </w:placeholder>
        </w:sdtPr>
        <w:sdtContent>
          <w:r w:rsidR="0095023E">
            <w:rPr>
              <w:lang w:val="en-US"/>
            </w:rPr>
            <w:fldChar w:fldCharType="begin"/>
          </w:r>
          <w:r w:rsidR="0095023E">
            <w:rPr>
              <w:lang w:val="en-US"/>
            </w:rPr>
            <w:instrText>ADDIN CitaviPlaceholder{eyIkaWQiOiIxIiwiQXNzb2NpYXRlV2l0aFBsYWNlaG9sZGVyVGFnIjoiQ2l0YXZpUGxhY2Vob2xkZXIjYmFkZmMzOGMtOGYyZS00ZWIwLWJmMmUtYjk3OTk3OTNkMzU2IiwiRW50cmllcyI6W3siJGlkIjoiMiIsIklkIjoiMjZlZTYzOTAtODAyNi00OTViLWJhOTYtMjhhM2M4Y2U4MjNiIiwiUmFuZ2VMZW5ndGgiOjE0LCJSZWZlcmVuY2VJZCI6IjBiNmExNDJlLTkwMjMtNGJjMS04MTU2LWY0ZTdiMjU2NjM2OSIsIk5vUGFyIjp0cnVlLCJQZXJzb25Pbmx5Ijp0cnVlLCJSZWZlcmVuY2UiOnsiJGlkIjoiMyIsIkFic3RyYWN0Q29tcGxleGl0eSI6MCwiQWJzdHJhY3RTb3VyY2VUZXh0Rm9ybWF0IjowLCJBdXRob3JzIjpbeyIkaWQiOiI0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1In19LHsiJGlkIjoiNi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c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FnZUNvdW50TnVtZXJhbFN5c3RlbSI6IkFyYWJpYyIsIlBsYWNlT2ZQdWJsaWNhdGlvbiI6IlBhcmlzIiwiUHVibGlzaGVycyI6W3siJGlkIjoiMTA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NSJ9fV0sIlF1b3RhdGlvbnMiOltdLCJSZWZlcmVuY2VUeXBlIjoiQm9vayIsIlNlcmllc1RpdGxlIjp7IiRpZCI6IjEx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}</w:instrText>
          </w:r>
          <w:r w:rsidR="0095023E">
            <w:rPr>
              <w:lang w:val="en-US"/>
            </w:rPr>
            <w:fldChar w:fldCharType="separate"/>
          </w:r>
          <w:r w:rsidR="0095023E">
            <w:rPr>
              <w:lang w:val="en-US"/>
            </w:rPr>
            <w:t>Colombo et al.</w:t>
          </w:r>
          <w:r w:rsidR="0095023E">
            <w:rPr>
              <w:lang w:val="en-US"/>
            </w:rPr>
            <w:fldChar w:fldCharType="end"/>
          </w:r>
        </w:sdtContent>
      </w:sdt>
      <w:r w:rsidR="0095023E">
        <w:rPr>
          <w:lang w:val="en-US"/>
        </w:rPr>
        <w:t xml:space="preserve"> </w:t>
      </w:r>
      <w:sdt>
        <w:sdtPr>
          <w:rPr>
            <w:lang w:val="en-US"/>
          </w:rPr>
          <w:alias w:val="Don't edit this field"/>
          <w:tag w:val="CitaviPlaceholder#badfc38c-8f2e-4eb0-bf2e-b9799793d356"/>
          <w:id w:val="102002883"/>
          <w:placeholder>
            <w:docPart w:val="DefaultPlaceholder_-1854013440"/>
          </w:placeholder>
        </w:sdtPr>
        <w:sdtContent>
          <w:r w:rsidR="0095023E">
            <w:rPr>
              <w:lang w:val="en-US"/>
            </w:rPr>
            <w:fldChar w:fldCharType="begin"/>
          </w:r>
          <w:r w:rsidR="0095023E">
            <w:rPr>
              <w:lang w:val="en-US"/>
            </w:rPr>
            <w:instrText>ADDIN CitaviPlaceholder{eyIkaWQiOiIxIiwiQXNzb2NpYXRlV2l0aFBsYWNlaG9sZGVyVGFnIjoiQ2l0YXZpUGxhY2Vob2xkZXIjOWEzZDBjMDItMDk5Yi00MDgzLWE3ODUtN2VlZmFlMTVjOWVmIiwiRW50cmllcyI6W3siJGlkIjoiMiIsIklkIjoiZThjZmMwOWEtNjE2MC00MTQyLWE5NGYtNjM2MDJiYjU4MDFjIiwiUmFuZ2VMZW5ndGgiOjYsIlJlZmVyZW5jZUlkIjoiMGI2YTE0MmUtOTAyMy00YmMxLTgxNTYtZjRlN2IyNTY2MzY5IiwiUmVmZXJlbmNlIjp7IiRpZCI6IjMiLCJBYnN0cmFjdENvbXBsZXhpdHkiOjAsIkFic3RyYWN0U291cmNlVGV4dEZvcm1hdCI6MCwiQXV0aG9ycyI6W3siJGlkIjoiN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J9fSx7IiRpZCI6IjYiLCJGaXJzdE5hbWUiOiJBbmEiLCJMYXN0TmFtZSI6IkxsZW5hLU5vemFsIiwiUHJvdGVjdGVkIjpmYWxzZSwiU2V4IjoxLCJDcmVhdGVkQnkiOiJfTWFyZWlrZSBBcmlhYW5zIiwiQ3JlYXRlZE9uIjoiMjAxOS0wNi0xN1QwNzo0OTozMSIsIk1vZGlmaWVkQnkiOiJfTWFyZWlrZSBBcmlhYW5zIiwiSWQiOiJjMGYzNmFkNy03ZTIzLTQ5OGEtYjY0My1mMmJlZThiYmNiMDMiLCJNb2RpZmllZE9uIjoiMjAxOS0wNi0xN1QwNzo0OTozMyIsIlByb2plY3QiOnsiJHJlZiI6IjUifX0seyIkaWQiOiI3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NSJ9fSx7IiRpZCI6Ijg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xMSkifV19LCJUYWciOiJDaXRhdmlQbGFjZWhvbGRlciNiYWRmYzM4Yy04ZjJlLTRlYjAtYmYyZS1iOTc5OTc5M2QzNTYiLCJUZXh0IjoiKDIwMTEpIiwiV0FJVmVyc2lvbiI6IjYuMy4wLjAifQ==}</w:instrText>
          </w:r>
          <w:r w:rsidR="0095023E">
            <w:rPr>
              <w:lang w:val="en-US"/>
            </w:rPr>
            <w:fldChar w:fldCharType="separate"/>
          </w:r>
          <w:r w:rsidR="0095023E">
            <w:rPr>
              <w:lang w:val="en-US"/>
            </w:rPr>
            <w:t>(2011)</w:t>
          </w:r>
          <w:r w:rsidR="0095023E">
            <w:rPr>
              <w:lang w:val="en-US"/>
            </w:rPr>
            <w:fldChar w:fldCharType="end"/>
          </w:r>
        </w:sdtContent>
      </w:sdt>
      <w:r w:rsidR="0095023E">
        <w:rPr>
          <w:lang w:val="en-US"/>
        </w:rPr>
        <w:t xml:space="preserve"> built a means-tested type including the UK and the US. Yet our analysis shows that also Israel and Spain belong to this type due to their mainly private approach to LTC provision which yields high performance results.</w:t>
      </w:r>
    </w:p>
    <w:p w14:paraId="01790CEE" w14:textId="5EAF9CEC" w:rsidR="0068084C" w:rsidRPr="00AE58E8" w:rsidRDefault="0068084C" w:rsidP="00DB62C0">
      <w:pPr>
        <w:spacing w:line="360" w:lineRule="auto"/>
        <w:jc w:val="both"/>
        <w:rPr>
          <w:lang w:val="en-US"/>
        </w:rPr>
      </w:pPr>
      <w:bookmarkStart w:id="0" w:name="_GoBack"/>
      <w:bookmarkEnd w:id="0"/>
    </w:p>
    <w:p w14:paraId="625A3668" w14:textId="69769DB2" w:rsidR="00AD66E9" w:rsidRPr="006621CC" w:rsidRDefault="00AD66E9" w:rsidP="00DB62C0">
      <w:pPr>
        <w:spacing w:line="360" w:lineRule="auto"/>
        <w:jc w:val="both"/>
        <w:rPr>
          <w:b/>
          <w:lang w:val="en-US"/>
        </w:rPr>
      </w:pPr>
      <w:r w:rsidRPr="006621CC">
        <w:rPr>
          <w:b/>
          <w:lang w:val="en-US"/>
        </w:rPr>
        <w:t>Conclusion</w:t>
      </w:r>
    </w:p>
    <w:p w14:paraId="47E92298" w14:textId="0E946804" w:rsidR="00F557A8" w:rsidRDefault="00F557A8" w:rsidP="00DB62C0">
      <w:pPr>
        <w:spacing w:line="360" w:lineRule="auto"/>
        <w:jc w:val="both"/>
        <w:rPr>
          <w:lang w:val="en-US"/>
        </w:rPr>
      </w:pPr>
      <w:r>
        <w:rPr>
          <w:lang w:val="en-US"/>
        </w:rPr>
        <w:t>We provided an updated, innovative and flexible LTC typology. We used the latest available data from the OECD database as well as</w:t>
      </w:r>
      <w:r w:rsidR="00241280">
        <w:rPr>
          <w:lang w:val="en-US"/>
        </w:rPr>
        <w:t xml:space="preserve"> a</w:t>
      </w:r>
      <w:r>
        <w:rPr>
          <w:lang w:val="en-US"/>
        </w:rPr>
        <w:t xml:space="preserve"> unique institutional dataset, which we developed ourselves and which has been checked by country policy experts. </w:t>
      </w:r>
      <w:r w:rsidR="002D6AC0">
        <w:rPr>
          <w:lang w:val="en-US"/>
        </w:rPr>
        <w:t>This is furthermore an</w:t>
      </w:r>
      <w:r>
        <w:rPr>
          <w:lang w:val="en-US"/>
        </w:rPr>
        <w:t xml:space="preserve"> innovative approach because most typologies rely heavily </w:t>
      </w:r>
      <w:r w:rsidR="002D6AC0">
        <w:rPr>
          <w:lang w:val="en-US"/>
        </w:rPr>
        <w:t xml:space="preserve">on quantitative indicators, especially when a larger country sample is included </w:t>
      </w:r>
      <w:sdt>
        <w:sdtPr>
          <w:rPr>
            <w:lang w:val="en-US"/>
          </w:rPr>
          <w:alias w:val="Don't edit this field"/>
          <w:tag w:val="CitaviPlaceholder#664df0c3-6791-462b-842f-beca27203070"/>
          <w:id w:val="-2069945099"/>
          <w:placeholder>
            <w:docPart w:val="DefaultPlaceholder_-1854013440"/>
          </w:placeholder>
        </w:sdtPr>
        <w:sdtEndPr/>
        <w:sdtContent>
          <w:r w:rsidR="004C3BAD">
            <w:rPr>
              <w:lang w:val="en-US"/>
            </w:rPr>
            <w:fldChar w:fldCharType="begin"/>
          </w:r>
          <w:r w:rsidR="00563976">
            <w:rPr>
              <w:lang w:val="en-US"/>
            </w:rPr>
            <w:instrText>ADDIN CitaviPlaceholder{eyIkaWQiOiIxIiwiRW50cmllcyI6W3siJGlkIjoiMiIsIklkIjoiMTQzNjQ1ZjktOGY4Ni00YzliLWE3ZGYtMjk1OGQ5MGIwNGFj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kNyZWF0ZWRCeSI6Il9tIiwiQ3JlYXRlZE9uIjoiMjAxOC0xMi0xMlQxMDoxOToxOCIsIk1vZGlmaWVkQnkiOiJfTWFyZWlrZSBBcmlhYW5zIiwiSWQiOiI0NmM2MjZiNy05NjRhLTQ5MDYtYjljOS05ZDVmYjVkNmQ3ZGIiLCJNb2RpZmllZE9uIjoiMjAxOS0wNi0yNFQxMTowMjozMi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I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I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j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IzIiwiQWRkcmVzcyI6eyIkaWQiOiIyNCIsIkxpbmtlZFJlc291cmNlU3RhdHVzIjo4LCJPcmlnaW5hbFN0cmluZyI6IjEwLjExODYvMTQ3Mi02OTYzLTExLTMxNiIsIkxpbmtlZFJlc291cmNlVHlwZSI6NSwiVXJpU3RyaW5nIjoiaHR0cHM6Ly9kb2kub3JnLzEwLjExODYvMTQ3Mi02OTYzLTExLTMxNiIsIlByb3BlcnRpZXMiOnsiJGlkIjoiMj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2IiwiQWRkcmVzcyI6eyIkaWQiOiIyNyIsIkxpbmtlZFJlc291cmNlU3RhdHVzIjo4LCJPcmlnaW5hbFN0cmluZyI6IjIyMDk4NjkzIiwiTGlua2VkUmVzb3VyY2VUeXBlIjo1LCJVcmlTdHJpbmciOiJodHRwOi8vd3d3Lm5jYmkubmxtLm5paC5nb3YvcHVibWVkLzIyMDk4NjkzIiwiUHJvcGVydGllcyI6eyIkaWQiOiIy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I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I0VDExOjAyOjMyIiwiUHJvamVjdCI6eyIkcmVmIjoiNSJ9fSwiVXNlTnVtYmVyaW5nVHlwZU9mUGFyZW50RG9jdW1lbnQiOmZhbHNlfSx7IiRpZCI6IjMwIiwiSWQiOiJmY2I2NmFlYi1lNmNkLTQxNGMtYjk4Ny05YWM2OTA4ZjA1NjYiLCJSYW5nZVN0YXJ0IjozNiwiUmFuZ2VMZW5ndGgiOjI1LCJSZWZlcmVuY2VJZCI6IjM3M2M5NGNjLWYzYzItNGExZS1iZmI0LTI1ZTc3OGJkN2ZhZCIsIlJlZmVyZW5jZSI6eyIkaWQiOiIzMSIsIkFic3RyYWN0Q29tcGxleGl0eSI6MCwiQWJzdHJhY3RTb3VyY2VUZXh0Rm9ybWF0IjowLCJBdXRob3JzIjpbeyIkaWQiOiIzM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zM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zQ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M1IiwiQWRkcmVzcyI6eyIkaWQiOiIzNiIsIkxpbmtlZFJlc291cmNlU3RhdHVzIjo4LCJPcmlnaW5hbFN0cmluZyI6IjEwLjE1MTUvcmV2ZWNwLTIwMTctMDAwOCIsIkxpbmtlZFJlc291cmNlVHlwZSI6NSwiVXJpU3RyaW5nIjoiaHR0cHM6Ly9kb2kub3JnLzEwLjE1MTUvcmV2ZWNwLTIwMTctMDAwOCIsIlByb3BlcnRpZXMiOnsiJGlkIjoiMzc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zg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}</w:instrText>
          </w:r>
          <w:r w:rsidR="004C3BAD">
            <w:rPr>
              <w:lang w:val="en-US"/>
            </w:rPr>
            <w:fldChar w:fldCharType="separate"/>
          </w:r>
          <w:r w:rsidR="00563976">
            <w:rPr>
              <w:lang w:val="en-US"/>
            </w:rPr>
            <w:t>(Colombo, 2012; Damiani et al., 2011; Halásková et al., 2017)</w:t>
          </w:r>
          <w:r w:rsidR="004C3BAD">
            <w:rPr>
              <w:lang w:val="en-US"/>
            </w:rPr>
            <w:fldChar w:fldCharType="end"/>
          </w:r>
        </w:sdtContent>
      </w:sdt>
      <w:r w:rsidR="002D6AC0">
        <w:rPr>
          <w:lang w:val="en-US"/>
        </w:rPr>
        <w:t xml:space="preserve">. Only in cases of smaller country samples which </w:t>
      </w:r>
      <w:r w:rsidR="00D9383E">
        <w:rPr>
          <w:lang w:val="en-US"/>
        </w:rPr>
        <w:t>use more often</w:t>
      </w:r>
      <w:r w:rsidR="002D6AC0">
        <w:rPr>
          <w:lang w:val="en-US"/>
        </w:rPr>
        <w:t xml:space="preserve"> qualitative comparisons</w:t>
      </w:r>
      <w:r w:rsidR="00126962">
        <w:rPr>
          <w:lang w:val="en-US"/>
        </w:rPr>
        <w:t xml:space="preserve"> institutional indicators are considered. Thus</w:t>
      </w:r>
      <w:r w:rsidR="00D9383E">
        <w:rPr>
          <w:lang w:val="en-US"/>
        </w:rPr>
        <w:t>,</w:t>
      </w:r>
      <w:r w:rsidR="00126962">
        <w:rPr>
          <w:lang w:val="en-US"/>
        </w:rPr>
        <w:t xml:space="preserve"> a larger country sample as well as a mix of </w:t>
      </w:r>
      <w:r w:rsidR="00126962">
        <w:rPr>
          <w:lang w:val="en-US"/>
        </w:rPr>
        <w:lastRenderedPageBreak/>
        <w:t xml:space="preserve">quantitative and institutional indicators has only been adopted by </w:t>
      </w:r>
      <w:sdt>
        <w:sdtPr>
          <w:rPr>
            <w:lang w:val="en-US"/>
          </w:rPr>
          <w:alias w:val="Don't edit this field"/>
          <w:tag w:val="CitaviPlaceholder#3f2121a8-c7dc-450f-b67a-516233bc6508"/>
          <w:id w:val="-1071271194"/>
          <w:placeholder>
            <w:docPart w:val="DefaultPlaceholder_-1854013440"/>
          </w:placeholder>
        </w:sdtPr>
        <w:sdtEndPr/>
        <w:sdtContent>
          <w:r w:rsidR="00DF05EA">
            <w:rPr>
              <w:lang w:val="en-US"/>
            </w:rPr>
            <w:fldChar w:fldCharType="begin"/>
          </w:r>
          <w:r w:rsidR="00563976">
            <w:rPr>
              <w:lang w:val="en-US"/>
            </w:rPr>
            <w:instrText>ADDIN CitaviPlaceholder{eyIkaWQiOiIxIiwiQXNzb2NpYXRlV2l0aFBsYWNlaG9sZGVyVGFnIjoiQ2l0YXZpUGxhY2Vob2xkZXIjMDQ5NjRhYTgtN2VmOS00YjQxLTgyNzgtZDFlZWRmMGVmMzI3IiwiRW50cmllcyI6W3siJGlkIjoiMiIsIklkIjoiYzI0ODMyZDctZDE1ZS00Njg1LThmODctMWQ2MmVjYmZlMjY2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NmMjEyMWE4LWM3ZGMtNDUwZi1iNjdhLTUxNjIzM2JjNjUwOCIsIlRleHQiOiJLcmF1cyBldCBhbC4iLCJXQUlWZXJzaW9uIjoiNi4zLjAuMCJ9}</w:instrText>
          </w:r>
          <w:r w:rsidR="00DF05EA">
            <w:rPr>
              <w:lang w:val="en-US"/>
            </w:rPr>
            <w:fldChar w:fldCharType="separate"/>
          </w:r>
          <w:r w:rsidR="00563976">
            <w:rPr>
              <w:lang w:val="en-US"/>
            </w:rPr>
            <w:t>Kraus et al.</w:t>
          </w:r>
          <w:r w:rsidR="00DF05EA">
            <w:rPr>
              <w:lang w:val="en-US"/>
            </w:rPr>
            <w:fldChar w:fldCharType="end"/>
          </w:r>
        </w:sdtContent>
      </w:sdt>
      <w:r w:rsidR="00DF05EA">
        <w:rPr>
          <w:lang w:val="en-US"/>
        </w:rPr>
        <w:t xml:space="preserve"> </w:t>
      </w:r>
      <w:sdt>
        <w:sdtPr>
          <w:rPr>
            <w:lang w:val="en-US"/>
          </w:rPr>
          <w:alias w:val="Don't edit this field"/>
          <w:tag w:val="CitaviPlaceholder#04964aa8-7ef9-4b41-8278-d1eedf0ef327"/>
          <w:id w:val="1345970278"/>
          <w:placeholder>
            <w:docPart w:val="DefaultPlaceholder_-1854013440"/>
          </w:placeholder>
        </w:sdtPr>
        <w:sdtEndPr/>
        <w:sdtContent>
          <w:r w:rsidR="00DF05EA">
            <w:rPr>
              <w:lang w:val="en-US"/>
            </w:rPr>
            <w:fldChar w:fldCharType="begin"/>
          </w:r>
          <w:r w:rsidR="00563976">
            <w:rPr>
              <w:lang w:val="en-US"/>
            </w:rPr>
            <w:instrText>ADDIN CitaviPlaceholder{eyIkaWQiOiIxIiwiQXNzb2NpYXRlV2l0aFBsYWNlaG9sZGVyVGFnIjoiQ2l0YXZpUGxhY2Vob2xkZXIjM2YyMTIxYTgtYzdkYy00NTBmLWI2N2EtNTE2MjMzYmM2NTA4IiwiRW50cmllcyI6W3siJGlkIjoiMiIsIklkIjoiMDZkODFiNTctZTkzMC00MWRhLWJlMzEtY2U4MDkxYTZiM2Jm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MDQ5NjRhYTgtN2VmOS00YjQxLTgyNzgtZDFlZWRmMGVmMzI3IiwiVGV4dCI6IigyMDEwKSIsIldBSVZlcnNpb24iOiI2LjMuMC4wIn0=}</w:instrText>
          </w:r>
          <w:r w:rsidR="00DF05EA">
            <w:rPr>
              <w:lang w:val="en-US"/>
            </w:rPr>
            <w:fldChar w:fldCharType="separate"/>
          </w:r>
          <w:r w:rsidR="00563976">
            <w:rPr>
              <w:lang w:val="en-US"/>
            </w:rPr>
            <w:t>(2010)</w:t>
          </w:r>
          <w:r w:rsidR="00DF05EA">
            <w:rPr>
              <w:lang w:val="en-US"/>
            </w:rPr>
            <w:fldChar w:fldCharType="end"/>
          </w:r>
        </w:sdtContent>
      </w:sdt>
      <w:r w:rsidR="00DF05EA">
        <w:rPr>
          <w:lang w:val="en-US"/>
        </w:rPr>
        <w:t>. But in the last century marketi</w:t>
      </w:r>
      <w:r w:rsidR="004C3BAD">
        <w:rPr>
          <w:lang w:val="en-US"/>
        </w:rPr>
        <w:t xml:space="preserve">zation, commodification and </w:t>
      </w:r>
      <w:proofErr w:type="spellStart"/>
      <w:r w:rsidR="004C3BAD">
        <w:rPr>
          <w:lang w:val="en-US"/>
        </w:rPr>
        <w:t>cop</w:t>
      </w:r>
      <w:r w:rsidR="00DF05EA">
        <w:rPr>
          <w:lang w:val="en-US"/>
        </w:rPr>
        <w:t>o</w:t>
      </w:r>
      <w:r w:rsidR="004C3BAD">
        <w:rPr>
          <w:lang w:val="en-US"/>
        </w:rPr>
        <w:t>ratization</w:t>
      </w:r>
      <w:proofErr w:type="spellEnd"/>
      <w:r w:rsidR="004C3BAD">
        <w:rPr>
          <w:lang w:val="en-US"/>
        </w:rPr>
        <w:t xml:space="preserve"> of care</w:t>
      </w:r>
      <w:r w:rsidR="00DF05EA">
        <w:rPr>
          <w:lang w:val="en-US"/>
        </w:rPr>
        <w:t xml:space="preserve"> changed LTC systems all over the world </w:t>
      </w:r>
      <w:sdt>
        <w:sdtPr>
          <w:rPr>
            <w:lang w:val="en-US"/>
          </w:rPr>
          <w:alias w:val="Don't edit this field"/>
          <w:tag w:val="CitaviPlaceholder#f1726c79-1af5-4e75-8eca-fc2f639f003d"/>
          <w:id w:val="14994"/>
          <w:placeholder>
            <w:docPart w:val="DefaultPlaceholder_-1854013440"/>
          </w:placeholder>
        </w:sdtPr>
        <w:sdtEndPr/>
        <w:sdtContent>
          <w:r w:rsidR="00DF05EA">
            <w:rPr>
              <w:lang w:val="en-US"/>
            </w:rPr>
            <w:fldChar w:fldCharType="begin"/>
          </w:r>
          <w:r w:rsidR="00563976">
            <w:rPr>
              <w:lang w:val="en-US"/>
            </w:rPr>
            <w:instrText>ADDIN CitaviPlaceholder{eyIkaWQiOiIxIiwiRW50cmllcyI6W3siJGlkIjoiMiIsIklkIjoiZTMwODcxYmMtNDdhNi00ODMxLTlhODktZjY3N2NjZjRlNmYzIiwiUmFuZ2VMZW5ndGgiOjI4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}</w:instrText>
          </w:r>
          <w:r w:rsidR="00DF05EA">
            <w:rPr>
              <w:lang w:val="en-US"/>
            </w:rPr>
            <w:fldChar w:fldCharType="separate"/>
          </w:r>
          <w:r w:rsidR="00563976">
            <w:rPr>
              <w:lang w:val="en-US"/>
            </w:rPr>
            <w:t>(Farris and Marchetti, 2017)</w:t>
          </w:r>
          <w:r w:rsidR="00DF05EA">
            <w:rPr>
              <w:lang w:val="en-US"/>
            </w:rPr>
            <w:fldChar w:fldCharType="end"/>
          </w:r>
        </w:sdtContent>
      </w:sdt>
      <w:r w:rsidR="00DF05EA">
        <w:rPr>
          <w:lang w:val="en-US"/>
        </w:rPr>
        <w:t xml:space="preserve">, which makes a new and updated LTC typology necessary. </w:t>
      </w:r>
    </w:p>
    <w:p w14:paraId="753BD012" w14:textId="5208BBF1" w:rsidR="00D062D3" w:rsidRPr="000E5EEF" w:rsidRDefault="00162B67" w:rsidP="00136D75">
      <w:pPr>
        <w:spacing w:line="360" w:lineRule="auto"/>
        <w:jc w:val="both"/>
      </w:pPr>
      <w:r>
        <w:rPr>
          <w:lang w:val="en-US"/>
        </w:rPr>
        <w:t>Still</w:t>
      </w:r>
      <w:r w:rsidR="00241280">
        <w:rPr>
          <w:lang w:val="en-US"/>
        </w:rPr>
        <w:t>,</w:t>
      </w:r>
      <w:r>
        <w:rPr>
          <w:lang w:val="en-US"/>
        </w:rPr>
        <w:t xml:space="preserve"> typologies</w:t>
      </w:r>
      <w:r w:rsidR="00241280">
        <w:rPr>
          <w:lang w:val="en-US"/>
        </w:rPr>
        <w:t xml:space="preserve"> always</w:t>
      </w:r>
      <w:r>
        <w:rPr>
          <w:lang w:val="en-US"/>
        </w:rPr>
        <w:t xml:space="preserve"> imply generalizations. For example, i</w:t>
      </w:r>
      <w:r w:rsidR="00D062D3" w:rsidRPr="006621CC">
        <w:rPr>
          <w:lang w:val="en-US"/>
        </w:rPr>
        <w:t>n many countries</w:t>
      </w:r>
      <w:r>
        <w:rPr>
          <w:lang w:val="en-US"/>
        </w:rPr>
        <w:t xml:space="preserve"> LTC services and access have a</w:t>
      </w:r>
      <w:r w:rsidR="00D062D3" w:rsidRPr="006621CC">
        <w:rPr>
          <w:lang w:val="en-US"/>
        </w:rPr>
        <w:t xml:space="preserve"> high </w:t>
      </w:r>
      <w:r w:rsidR="00D062D3" w:rsidRPr="00162B67">
        <w:rPr>
          <w:lang w:val="en-US"/>
        </w:rPr>
        <w:t>regional fragmentation</w:t>
      </w:r>
      <w:r>
        <w:rPr>
          <w:lang w:val="en-US"/>
        </w:rPr>
        <w:t xml:space="preserve"> </w:t>
      </w:r>
      <w:sdt>
        <w:sdtPr>
          <w:rPr>
            <w:lang w:val="en-US"/>
          </w:rPr>
          <w:alias w:val="Don't edit this field"/>
          <w:tag w:val="CitaviPlaceholder#e95ca389-6564-4078-8fc8-90035c8d2a67"/>
          <w:id w:val="-795451103"/>
          <w:placeholder>
            <w:docPart w:val="DefaultPlaceholder_-1854013440"/>
          </w:placeholder>
        </w:sdtPr>
        <w:sdtEndPr/>
        <w:sdtContent>
          <w:r>
            <w:rPr>
              <w:lang w:val="en-US"/>
            </w:rPr>
            <w:fldChar w:fldCharType="begin"/>
          </w:r>
          <w:r w:rsidR="00563976">
            <w:rPr>
              <w:lang w:val="en-US"/>
            </w:rPr>
            <w:instrText>ADDIN CitaviPlaceholder{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}</w:instrText>
          </w:r>
          <w:r>
            <w:rPr>
              <w:lang w:val="en-US"/>
            </w:rPr>
            <w:fldChar w:fldCharType="separate"/>
          </w:r>
          <w:r w:rsidR="00563976">
            <w:rPr>
              <w:lang w:val="en-US"/>
            </w:rPr>
            <w:t>(Spasova et al., 2018)</w:t>
          </w:r>
          <w:r>
            <w:rPr>
              <w:lang w:val="en-US"/>
            </w:rPr>
            <w:fldChar w:fldCharType="end"/>
          </w:r>
        </w:sdtContent>
      </w:sdt>
      <w:r>
        <w:rPr>
          <w:lang w:val="en-US"/>
        </w:rPr>
        <w:t xml:space="preserve">, </w:t>
      </w:r>
      <w:r w:rsidR="00D062D3" w:rsidRPr="006621CC">
        <w:rPr>
          <w:lang w:val="en-US"/>
        </w:rPr>
        <w:t>which cannot</w:t>
      </w:r>
      <w:r>
        <w:rPr>
          <w:lang w:val="en-US"/>
        </w:rPr>
        <w:t xml:space="preserve"> be</w:t>
      </w:r>
      <w:r w:rsidR="00D062D3" w:rsidRPr="006621CC">
        <w:rPr>
          <w:lang w:val="en-US"/>
        </w:rPr>
        <w:t xml:space="preserve"> display</w:t>
      </w:r>
      <w:r>
        <w:rPr>
          <w:lang w:val="en-US"/>
        </w:rPr>
        <w:t>ed on a brought basis in an internationally comparative typology. Furthermore, LTC systems have not that clear boundaries as other welfare state systems such as healthcare, unemployment or pensions</w:t>
      </w:r>
      <w:r w:rsidR="00241280">
        <w:rPr>
          <w:lang w:val="en-US"/>
        </w:rPr>
        <w:t xml:space="preserve"> do</w:t>
      </w:r>
      <w:r>
        <w:rPr>
          <w:lang w:val="en-US"/>
        </w:rPr>
        <w:t xml:space="preserve">. LTC can be provided via a </w:t>
      </w:r>
      <w:r w:rsidR="004C3BAD">
        <w:rPr>
          <w:lang w:val="en-US"/>
        </w:rPr>
        <w:t>separate</w:t>
      </w:r>
      <w:r>
        <w:rPr>
          <w:lang w:val="en-US"/>
        </w:rPr>
        <w:t xml:space="preserve"> LTC system or it can be partially integrated in healthcare, social assistance or pension systems</w:t>
      </w:r>
      <w:r w:rsidR="00F95583">
        <w:rPr>
          <w:lang w:val="en-US"/>
        </w:rPr>
        <w:t xml:space="preserve">, where different access and provision rules apply </w:t>
      </w:r>
      <w:sdt>
        <w:sdtPr>
          <w:rPr>
            <w:lang w:val="en-US"/>
          </w:rPr>
          <w:alias w:val="Don't edit this field"/>
          <w:tag w:val="CitaviPlaceholder#fd078c24-6b91-4ed2-a0cb-2eb61fd7691f"/>
          <w:id w:val="745534389"/>
          <w:placeholder>
            <w:docPart w:val="DefaultPlaceholder_-1854013440"/>
          </w:placeholder>
        </w:sdtPr>
        <w:sdtEndPr/>
        <w:sdtContent>
          <w:r w:rsidR="000E5EEF">
            <w:rPr>
              <w:lang w:val="en-US"/>
            </w:rPr>
            <w:fldChar w:fldCharType="begin"/>
          </w:r>
          <w:r w:rsidR="00563976">
            <w:rPr>
              <w:lang w:val="en-US"/>
            </w:rPr>
            <w:instrText>ADDIN CitaviPlaceholder{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}</w:instrText>
          </w:r>
          <w:r w:rsidR="000E5EEF">
            <w:rPr>
              <w:lang w:val="en-US"/>
            </w:rPr>
            <w:fldChar w:fldCharType="separate"/>
          </w:r>
          <w:r w:rsidR="00563976">
            <w:rPr>
              <w:lang w:val="en-US"/>
            </w:rPr>
            <w:t>(Nies et al., 2013)</w:t>
          </w:r>
          <w:r w:rsidR="000E5EEF">
            <w:rPr>
              <w:lang w:val="en-US"/>
            </w:rPr>
            <w:fldChar w:fldCharType="end"/>
          </w:r>
        </w:sdtContent>
      </w:sdt>
      <w:r w:rsidR="000E5EEF">
        <w:rPr>
          <w:lang w:val="en-US"/>
        </w:rPr>
        <w:t xml:space="preserve">. </w:t>
      </w:r>
      <w:r w:rsidR="00F95583">
        <w:rPr>
          <w:lang w:val="en-US"/>
        </w:rPr>
        <w:t>Furthermore, LTC is in many countries still a new issue in the welfare state, because the provision was traditionally devolved to familie</w:t>
      </w:r>
      <w:r w:rsidR="00D9383E">
        <w:rPr>
          <w:lang w:val="en-US"/>
        </w:rPr>
        <w:t xml:space="preserve">s and now increasingly </w:t>
      </w:r>
      <w:r w:rsidR="00F95583">
        <w:rPr>
          <w:lang w:val="en-US"/>
        </w:rPr>
        <w:t>to migrant care workers</w:t>
      </w:r>
      <w:r w:rsidR="000E5EEF">
        <w:rPr>
          <w:lang w:val="en-US"/>
        </w:rPr>
        <w:t xml:space="preserve"> </w:t>
      </w:r>
      <w:sdt>
        <w:sdtPr>
          <w:rPr>
            <w:lang w:val="en-US"/>
          </w:rPr>
          <w:alias w:val="Don't edit this field"/>
          <w:tag w:val="CitaviPlaceholder#0b22ce80-8054-450c-b072-152ad4f1eec1"/>
          <w:id w:val="759487378"/>
          <w:placeholder>
            <w:docPart w:val="DefaultPlaceholder_-1854013440"/>
          </w:placeholder>
        </w:sdtPr>
        <w:sdtEndPr/>
        <w:sdtContent>
          <w:r w:rsidR="000E5EEF">
            <w:rPr>
              <w:lang w:val="en-US"/>
            </w:rPr>
            <w:fldChar w:fldCharType="begin"/>
          </w:r>
          <w:r w:rsidR="00563976">
            <w:rPr>
              <w:lang w:val="en-US"/>
            </w:rPr>
            <w:instrText>ADDIN CitaviPlaceholder{eyIkaWQiOiIxIiwiRW50cmllcyI6W3siJGlkIjoiMiIsIklkIjoiZWQ1NzNkODAtNWIyZi00ODEwLWJlYWQtYmM0MzhjN2Y0YTM5IiwiUmFuZ2VMZW5ndGgiOjIx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MiLCJPcmdhbml6YXRpb25zIjpbXSwiT3RoZXJzSW52b2x2ZWQiOltdLCJQYWdlUmFuZ2UiOiI8c3A+XHJcbiAgPG4+Mjg2PC9uPlxyXG4gIDxpbj50cnVlPC9pbj5cclxuICA8b3M+Mjg2PC9vcz5cclxuICA8cHM+Mjg2PC9wcz5cclxuPC9zcD5cclxuPGVwPlxyXG4gIDxuPjMwOTwvbj5cclxuICA8aW4+dHJ1ZTwvaW4+XHJcbiAgPG9zPjMwOTwvb3M+XHJcbiAgPHBzPjMwOTwvcHM+XHJcbjwvZXA+XHJcbjxvcz4yODYtMzA5PC9vcz4iLCJQYWdlUmFuZ2VOdW1iZXIiOjI4NiwiUGFnZVJhbmdlTnVtYmVyaW5nVHlwZSI6IlBhZ2UiLCJQYWdlUmFuZ2VOdW1lcmFsU3lzdGVtIjoiQXJhYmljIiwiUGVyaW9kaWNhbCI6eyIkaWQiOiIxNi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}</w:instrText>
          </w:r>
          <w:r w:rsidR="000E5EEF">
            <w:rPr>
              <w:lang w:val="en-US"/>
            </w:rPr>
            <w:fldChar w:fldCharType="separate"/>
          </w:r>
          <w:r w:rsidR="00563976">
            <w:rPr>
              <w:lang w:val="en-US"/>
            </w:rPr>
            <w:t>(Colombo et al., 2011; Da Roit and Le Bihan, 2010)</w:t>
          </w:r>
          <w:r w:rsidR="000E5EEF">
            <w:rPr>
              <w:lang w:val="en-US"/>
            </w:rPr>
            <w:fldChar w:fldCharType="end"/>
          </w:r>
        </w:sdtContent>
      </w:sdt>
      <w:r w:rsidR="00F95583">
        <w:rPr>
          <w:lang w:val="en-US"/>
        </w:rPr>
        <w:t>. Unfortunatel</w:t>
      </w:r>
      <w:r w:rsidR="000E5EEF">
        <w:rPr>
          <w:lang w:val="en-US"/>
        </w:rPr>
        <w:t xml:space="preserve">y, indicators on informal care </w:t>
      </w:r>
      <w:r w:rsidR="00F95583">
        <w:rPr>
          <w:lang w:val="en-US"/>
        </w:rPr>
        <w:t>are not available and by nature not reliable. The only approximation</w:t>
      </w:r>
      <w:r w:rsidR="00241280">
        <w:rPr>
          <w:lang w:val="en-US"/>
        </w:rPr>
        <w:t>, we have included,</w:t>
      </w:r>
      <w:r w:rsidR="00F95583">
        <w:rPr>
          <w:lang w:val="en-US"/>
        </w:rPr>
        <w:t xml:space="preserve"> are cash benefits (especially unbound) which are an institutional measure to increase informal family and migrant care </w:t>
      </w:r>
      <w:sdt>
        <w:sdtPr>
          <w:rPr>
            <w:lang w:val="en-US"/>
          </w:rPr>
          <w:alias w:val="Don't edit this field"/>
          <w:tag w:val="CitaviPlaceholder#b3987cbb-1f8a-4e2d-b10f-93920f470a39"/>
          <w:id w:val="1002932273"/>
          <w:placeholder>
            <w:docPart w:val="DefaultPlaceholder_-1854013440"/>
          </w:placeholder>
        </w:sdtPr>
        <w:sdtEndPr/>
        <w:sdtContent>
          <w:r w:rsidR="000E5EEF">
            <w:rPr>
              <w:lang w:val="en-US"/>
            </w:rPr>
            <w:fldChar w:fldCharType="begin"/>
          </w:r>
          <w:r w:rsidR="00563976">
            <w:rPr>
              <w:lang w:val="en-US"/>
            </w:rPr>
            <w:instrText>ADDIN CitaviPlaceholder{eyIkaWQiOiIxIiwiRW50cmllcyI6W3siJGlkIjoiMiIsIklkIjoiODMyMjdlN2QtYzdhNS00YWYzLWFmNzMtOTE5NzAyYmQ3NDMw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EiLCJBZGRyZXNzIjp7IiRpZCI6IjEyIiwiTGlua2VkUmVzb3VyY2VTdGF0dXMiOjgsIk9yaWdpbmFsU3RyaW5nIjoiMTAuMTE3Ny8wOTU4OTI4NzEzNDk5MTc1IiwiTGlua2VkUmVzb3VyY2VUeXBlIjo1LCJVcmlTdHJpbmciOiJodHRwczovL2RvaS5vcmcvMTAuMTE3Ny8wOTU4OTI4NzEzNDk5MTc1IiwiUHJvcGVydGllcyI6eyIkaWQiOiIxMy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hZ2VSYW5nZU51bWJlciI6NDY5LCJQYWdlUmFuZ2VOdW1iZXJpbmdUeXBlIjoiUGFnZSIsIlBhZ2VSYW5nZU51bWVyYWxTeXN0ZW0iOiJBcmFiaWMiLCJQZXJpb2RpY2FsIjp7IiRpZCI6IjE0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}</w:instrText>
          </w:r>
          <w:r w:rsidR="000E5EEF">
            <w:rPr>
              <w:lang w:val="en-US"/>
            </w:rPr>
            <w:fldChar w:fldCharType="separate"/>
          </w:r>
          <w:r w:rsidR="00563976">
            <w:t>(Da Roit and Le Bihan, 2010; Da Roit and Weicht, 2013)</w:t>
          </w:r>
          <w:r w:rsidR="000E5EEF">
            <w:rPr>
              <w:lang w:val="en-US"/>
            </w:rPr>
            <w:fldChar w:fldCharType="end"/>
          </w:r>
        </w:sdtContent>
      </w:sdt>
      <w:r w:rsidR="000E5EEF">
        <w:t>.</w:t>
      </w:r>
    </w:p>
    <w:p w14:paraId="12AA4717" w14:textId="77777777" w:rsidR="00D062D3" w:rsidRPr="000E5EEF" w:rsidRDefault="00D062D3" w:rsidP="00DB62C0">
      <w:pPr>
        <w:spacing w:line="360" w:lineRule="auto"/>
        <w:jc w:val="both"/>
        <w:rPr>
          <w:b/>
        </w:rPr>
      </w:pPr>
    </w:p>
    <w:sdt>
      <w:sdtPr>
        <w:rPr>
          <w:rFonts w:eastAsiaTheme="minorHAnsi"/>
          <w:lang w:val="en-GB"/>
        </w:rPr>
        <w:alias w:val="Don’t edit this field."/>
        <w:tag w:val="CitaviBibliography"/>
        <w:id w:val="-861361920"/>
        <w:placeholder>
          <w:docPart w:val="DefaultPlaceholder_-1854013440"/>
        </w:placeholder>
      </w:sdtPr>
      <w:sdtEndPr>
        <w:rPr>
          <w:rFonts w:asciiTheme="minorHAnsi" w:hAnsiTheme="minorHAnsi" w:cstheme="minorBidi"/>
          <w:color w:val="auto"/>
          <w:sz w:val="22"/>
          <w:szCs w:val="22"/>
        </w:rPr>
      </w:sdtEndPr>
      <w:sdtContent>
        <w:p w14:paraId="71FB549E" w14:textId="77777777" w:rsidR="00AE58E8" w:rsidRDefault="00D062D3" w:rsidP="00AE58E8">
          <w:pPr>
            <w:pStyle w:val="CitaviBibliographyHeading"/>
            <w:rPr>
              <w:lang w:val="en-GB"/>
            </w:rPr>
          </w:pPr>
          <w:r>
            <w:rPr>
              <w:lang w:val="en-GB"/>
            </w:rPr>
            <w:fldChar w:fldCharType="begin"/>
          </w:r>
          <w:r w:rsidR="00DB62C0">
            <w:rPr>
              <w:lang w:val="en-GB"/>
            </w:rPr>
            <w:instrText>ADDIN CITAVI.BIBLIOGRAPHY PD94bWwgdmVyc2lvbj0iMS4wIiBlbmNvZGluZz0idXRmLTE2Ij8+PEJpYmxpb2dyYXBoeT48QWRkSW5WZXJzaW9uPjUuMC4wLjExPC9BZGRJblZlcnNpb24+PElkPjg4YjcxMjIxLWRhZDktNGVlNS04MzZjLTI3ZjFmZTg4ZDFiNDwvSWQ+PEJpYmxpb2dyYXBoeUNpdGF0aW9uPjxIZWFkaW5nPjxUZXh0VW5pdHM+PFRleHRVbml0PjxJbnNlcnRQYXJhZ3JhcGhBZnRlcj50cnVlPC9JbnNlcnRQYXJhZ3JhcGhBZnRlcj48Rm9udE5hbWUgLz48Rm9udFN0eWxlPjxOYW1lPkNpdGF2aSBCaWJsaW9ncmFwaHkgSGVhZGluZzwvTmFtZT48L0ZvbnRTdHlsZT48Rm9udFNpemU+MDwvRm9udFNpemU+PFRleHQ+UmVmZXJlbmNl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</w:instrText>
          </w:r>
          <w:r>
            <w:rPr>
              <w:lang w:val="en-GB"/>
            </w:rPr>
            <w:fldChar w:fldCharType="separate"/>
          </w:r>
          <w:bookmarkStart w:id="1" w:name="_CTVBIBLIOGRAPHY1"/>
          <w:bookmarkEnd w:id="1"/>
          <w:r w:rsidR="00AE58E8">
            <w:rPr>
              <w:lang w:val="en-GB"/>
            </w:rPr>
            <w:t>References</w:t>
          </w:r>
        </w:p>
        <w:p w14:paraId="31F756F9" w14:textId="77777777" w:rsidR="00AE58E8" w:rsidRDefault="00AE58E8" w:rsidP="00AE58E8">
          <w:pPr>
            <w:pStyle w:val="CitaviBibliographyEntry"/>
            <w:rPr>
              <w:lang w:val="en-GB"/>
            </w:rPr>
          </w:pPr>
          <w:bookmarkStart w:id="2" w:name="_CTVL001034e448139b54f419adf4039f0e6938f"/>
          <w:proofErr w:type="spellStart"/>
          <w:r>
            <w:rPr>
              <w:lang w:val="en-GB"/>
            </w:rPr>
            <w:t>Alber</w:t>
          </w:r>
          <w:proofErr w:type="spellEnd"/>
          <w:r>
            <w:rPr>
              <w:lang w:val="en-GB"/>
            </w:rPr>
            <w:t>, J. (1995) ‘A Framework for the Comparative Study of Social Services’, Journal of European Social Policy 5(2): 131–49.</w:t>
          </w:r>
        </w:p>
        <w:p w14:paraId="777E9CEF" w14:textId="77777777" w:rsidR="00AE58E8" w:rsidRDefault="00AE58E8" w:rsidP="00AE58E8">
          <w:pPr>
            <w:pStyle w:val="CitaviBibliographyEntry"/>
            <w:rPr>
              <w:lang w:val="en-GB"/>
            </w:rPr>
          </w:pPr>
          <w:bookmarkStart w:id="3" w:name="_CTVL001810c08d70777472783612d9c6746a6b1"/>
          <w:bookmarkEnd w:id="2"/>
          <w:r>
            <w:rPr>
              <w:lang w:val="en-GB"/>
            </w:rPr>
            <w:t>Anderson, A. (2012) ‘Europe's Care Regimes and the Role of Migrant Care Workers Within Them’, Journal of Population Ageing 5(2): 135–46.</w:t>
          </w:r>
        </w:p>
        <w:p w14:paraId="2063F718" w14:textId="77777777" w:rsidR="00AE58E8" w:rsidRDefault="00AE58E8" w:rsidP="00AE58E8">
          <w:pPr>
            <w:pStyle w:val="CitaviBibliographyEntry"/>
            <w:rPr>
              <w:lang w:val="en-GB"/>
            </w:rPr>
          </w:pPr>
          <w:bookmarkStart w:id="4" w:name="_CTVL001d05c2d44cb5e4fe2b3f74ab1c28541ed"/>
          <w:bookmarkEnd w:id="3"/>
          <w:proofErr w:type="spellStart"/>
          <w:r>
            <w:rPr>
              <w:lang w:val="en-GB"/>
            </w:rPr>
            <w:t>Anttonen</w:t>
          </w:r>
          <w:proofErr w:type="spellEnd"/>
          <w:r>
            <w:rPr>
              <w:lang w:val="en-GB"/>
            </w:rPr>
            <w:t xml:space="preserve">, A. and </w:t>
          </w:r>
          <w:proofErr w:type="spellStart"/>
          <w:r>
            <w:rPr>
              <w:lang w:val="en-GB"/>
            </w:rPr>
            <w:t>Sipilä</w:t>
          </w:r>
          <w:proofErr w:type="spellEnd"/>
          <w:r>
            <w:rPr>
              <w:lang w:val="en-GB"/>
            </w:rPr>
            <w:t>, J. (1996) ‘European Social Care Services: Is it possible to identify models?</w:t>
          </w:r>
          <w:proofErr w:type="gramStart"/>
          <w:r>
            <w:rPr>
              <w:lang w:val="en-GB"/>
            </w:rPr>
            <w:t>’,</w:t>
          </w:r>
          <w:proofErr w:type="gramEnd"/>
          <w:r>
            <w:rPr>
              <w:lang w:val="en-GB"/>
            </w:rPr>
            <w:t xml:space="preserve"> Journal of European Social Policy 6(2): 87–100.</w:t>
          </w:r>
        </w:p>
        <w:p w14:paraId="2175B90B" w14:textId="77777777" w:rsidR="00AE58E8" w:rsidRDefault="00AE58E8" w:rsidP="00AE58E8">
          <w:pPr>
            <w:pStyle w:val="CitaviBibliographyEntry"/>
            <w:rPr>
              <w:lang w:val="en-GB"/>
            </w:rPr>
          </w:pPr>
          <w:bookmarkStart w:id="5" w:name="_CTVL001e6435ca3dc8443b5a53ecffd8c03ae4d"/>
          <w:bookmarkEnd w:id="4"/>
          <w:proofErr w:type="spellStart"/>
          <w:r>
            <w:rPr>
              <w:lang w:val="en-GB"/>
            </w:rPr>
            <w:t>Bettio</w:t>
          </w:r>
          <w:proofErr w:type="spellEnd"/>
          <w:r>
            <w:rPr>
              <w:lang w:val="en-GB"/>
            </w:rPr>
            <w:t xml:space="preserve">, F. and </w:t>
          </w:r>
          <w:proofErr w:type="spellStart"/>
          <w:r>
            <w:rPr>
              <w:lang w:val="en-GB"/>
            </w:rPr>
            <w:t>Plantenga</w:t>
          </w:r>
          <w:proofErr w:type="spellEnd"/>
          <w:r>
            <w:rPr>
              <w:lang w:val="en-GB"/>
            </w:rPr>
            <w:t>, J. (2004) ‘Comparing Care Regimes in Europe’, Feminist Economics 10(1): 85–113.</w:t>
          </w:r>
        </w:p>
        <w:p w14:paraId="7D982ED1" w14:textId="77777777" w:rsidR="00AE58E8" w:rsidRDefault="00AE58E8" w:rsidP="00AE58E8">
          <w:pPr>
            <w:pStyle w:val="CitaviBibliographyEntry"/>
            <w:rPr>
              <w:lang w:val="en-GB"/>
            </w:rPr>
          </w:pPr>
          <w:bookmarkStart w:id="6" w:name="_CTVL00186166193303347ca969e2168af48b4b8"/>
          <w:bookmarkEnd w:id="5"/>
          <w:r>
            <w:rPr>
              <w:lang w:val="en-GB"/>
            </w:rPr>
            <w:t xml:space="preserve">Colombo, F. (2012) ‘Typology of Public Coverage for Long-Term Care in OECD Countries’, in J. Costa-Font and C. </w:t>
          </w:r>
          <w:proofErr w:type="spellStart"/>
          <w:r>
            <w:rPr>
              <w:lang w:val="en-GB"/>
            </w:rPr>
            <w:t>Courbage</w:t>
          </w:r>
          <w:proofErr w:type="spellEnd"/>
          <w:r>
            <w:rPr>
              <w:lang w:val="en-GB"/>
            </w:rPr>
            <w:t xml:space="preserve"> (</w:t>
          </w:r>
          <w:proofErr w:type="spellStart"/>
          <w:r>
            <w:rPr>
              <w:lang w:val="en-GB"/>
            </w:rPr>
            <w:t>eds</w:t>
          </w:r>
          <w:proofErr w:type="spellEnd"/>
          <w:r>
            <w:rPr>
              <w:lang w:val="en-GB"/>
            </w:rPr>
            <w:t xml:space="preserve">) </w:t>
          </w:r>
          <w:bookmarkEnd w:id="6"/>
          <w:r w:rsidRPr="00AE58E8">
            <w:rPr>
              <w:i/>
              <w:lang w:val="en-GB"/>
            </w:rPr>
            <w:t>Financing Long-Term Care in Europe: Institutions, Markets and Models</w:t>
          </w:r>
          <w:r w:rsidRPr="00AE58E8">
            <w:rPr>
              <w:lang w:val="en-GB"/>
            </w:rPr>
            <w:t xml:space="preserve">, pp. 17–40. London, </w:t>
          </w:r>
          <w:proofErr w:type="spellStart"/>
          <w:r w:rsidRPr="00AE58E8">
            <w:rPr>
              <w:lang w:val="en-GB"/>
            </w:rPr>
            <w:t>s.l.</w:t>
          </w:r>
          <w:proofErr w:type="spellEnd"/>
          <w:r w:rsidRPr="00AE58E8">
            <w:rPr>
              <w:lang w:val="en-GB"/>
            </w:rPr>
            <w:t>: Palgrave Macmillan UK.</w:t>
          </w:r>
        </w:p>
        <w:p w14:paraId="2D91BE41" w14:textId="77777777" w:rsidR="00AE58E8" w:rsidRDefault="00AE58E8" w:rsidP="00AE58E8">
          <w:pPr>
            <w:pStyle w:val="CitaviBibliographyEntry"/>
            <w:rPr>
              <w:lang w:val="en-GB"/>
            </w:rPr>
          </w:pPr>
          <w:bookmarkStart w:id="7" w:name="_CTVL0010b6a142e90234bc18156f4e7b2566369"/>
          <w:r>
            <w:rPr>
              <w:lang w:val="en-GB"/>
            </w:rPr>
            <w:t xml:space="preserve">Colombo, F., </w:t>
          </w:r>
          <w:proofErr w:type="spellStart"/>
          <w:r>
            <w:rPr>
              <w:lang w:val="en-GB"/>
            </w:rPr>
            <w:t>Llena-Nozal</w:t>
          </w:r>
          <w:proofErr w:type="spellEnd"/>
          <w:r>
            <w:rPr>
              <w:lang w:val="en-GB"/>
            </w:rPr>
            <w:t xml:space="preserve">, A., Mercier, J. and </w:t>
          </w:r>
          <w:proofErr w:type="spellStart"/>
          <w:r>
            <w:rPr>
              <w:lang w:val="en-GB"/>
            </w:rPr>
            <w:t>Tjadens</w:t>
          </w:r>
          <w:proofErr w:type="spellEnd"/>
          <w:r>
            <w:rPr>
              <w:lang w:val="en-GB"/>
            </w:rPr>
            <w:t xml:space="preserve">, F. (2011) </w:t>
          </w:r>
          <w:bookmarkEnd w:id="7"/>
          <w:r w:rsidRPr="00AE58E8">
            <w:rPr>
              <w:i/>
              <w:lang w:val="en-GB"/>
            </w:rPr>
            <w:t>Help wanted</w:t>
          </w:r>
          <w:proofErr w:type="gramStart"/>
          <w:r w:rsidRPr="00AE58E8">
            <w:rPr>
              <w:i/>
              <w:lang w:val="en-GB"/>
            </w:rPr>
            <w:t>?:</w:t>
          </w:r>
          <w:proofErr w:type="gramEnd"/>
          <w:r w:rsidRPr="00AE58E8">
            <w:rPr>
              <w:i/>
              <w:lang w:val="en-GB"/>
            </w:rPr>
            <w:t xml:space="preserve"> Providing and paying for long-term care. </w:t>
          </w:r>
          <w:r w:rsidRPr="00AE58E8">
            <w:rPr>
              <w:lang w:val="en-GB"/>
            </w:rPr>
            <w:t>Paris: OECD.</w:t>
          </w:r>
        </w:p>
        <w:p w14:paraId="6C67F192" w14:textId="77777777" w:rsidR="00AE58E8" w:rsidRDefault="00AE58E8" w:rsidP="00AE58E8">
          <w:pPr>
            <w:pStyle w:val="CitaviBibliographyEntry"/>
            <w:rPr>
              <w:lang w:val="en-GB"/>
            </w:rPr>
          </w:pPr>
          <w:bookmarkStart w:id="8" w:name="_CTVL0011b8ba8c659eb4b73a7f1fa02fe518735"/>
          <w:r>
            <w:rPr>
              <w:lang w:val="en-GB"/>
            </w:rPr>
            <w:t xml:space="preserve">Da </w:t>
          </w:r>
          <w:proofErr w:type="spellStart"/>
          <w:r>
            <w:rPr>
              <w:lang w:val="en-GB"/>
            </w:rPr>
            <w:t>Roit</w:t>
          </w:r>
          <w:proofErr w:type="spellEnd"/>
          <w:r>
            <w:rPr>
              <w:lang w:val="en-GB"/>
            </w:rPr>
            <w:t xml:space="preserve">, B. and Le </w:t>
          </w:r>
          <w:proofErr w:type="spellStart"/>
          <w:r>
            <w:rPr>
              <w:lang w:val="en-GB"/>
            </w:rPr>
            <w:t>Bihan</w:t>
          </w:r>
          <w:proofErr w:type="spellEnd"/>
          <w:r>
            <w:rPr>
              <w:lang w:val="en-GB"/>
            </w:rPr>
            <w:t xml:space="preserve">, B. (2010) ‘Similar and Yet So Different: Cash-for-Care in Six European Countries’ Long-Term Care Policies’, </w:t>
          </w:r>
          <w:proofErr w:type="gramStart"/>
          <w:r>
            <w:rPr>
              <w:lang w:val="en-GB"/>
            </w:rPr>
            <w:t>The</w:t>
          </w:r>
          <w:proofErr w:type="gramEnd"/>
          <w:r>
            <w:rPr>
              <w:lang w:val="en-GB"/>
            </w:rPr>
            <w:t xml:space="preserve"> Milbank Quarterly 88(3): 286–309.</w:t>
          </w:r>
        </w:p>
        <w:p w14:paraId="72847960" w14:textId="77777777" w:rsidR="00AE58E8" w:rsidRDefault="00AE58E8" w:rsidP="00AE58E8">
          <w:pPr>
            <w:pStyle w:val="CitaviBibliographyEntry"/>
            <w:rPr>
              <w:lang w:val="en-GB"/>
            </w:rPr>
          </w:pPr>
          <w:bookmarkStart w:id="9" w:name="_CTVL001a4836dae68d94d748616d13fb0207f15"/>
          <w:bookmarkEnd w:id="8"/>
          <w:r>
            <w:rPr>
              <w:lang w:val="en-GB"/>
            </w:rPr>
            <w:t xml:space="preserve">Da </w:t>
          </w:r>
          <w:proofErr w:type="spellStart"/>
          <w:r>
            <w:rPr>
              <w:lang w:val="en-GB"/>
            </w:rPr>
            <w:t>Roit</w:t>
          </w:r>
          <w:proofErr w:type="spellEnd"/>
          <w:r>
            <w:rPr>
              <w:lang w:val="en-GB"/>
            </w:rPr>
            <w:t xml:space="preserve">, B. and </w:t>
          </w:r>
          <w:proofErr w:type="spellStart"/>
          <w:r>
            <w:rPr>
              <w:lang w:val="en-GB"/>
            </w:rPr>
            <w:t>Weicht</w:t>
          </w:r>
          <w:proofErr w:type="spellEnd"/>
          <w:r>
            <w:rPr>
              <w:lang w:val="en-GB"/>
            </w:rPr>
            <w:t>, B. (2013) ‘Migrant care work and care, migration and employment regimes: A fuzzy-set analysis’, Journal of European Social Policy 23(5): 469–86.</w:t>
          </w:r>
        </w:p>
        <w:p w14:paraId="05393342" w14:textId="77777777" w:rsidR="00AE58E8" w:rsidRDefault="00AE58E8" w:rsidP="00AE58E8">
          <w:pPr>
            <w:pStyle w:val="CitaviBibliographyEntry"/>
            <w:rPr>
              <w:lang w:val="en-GB"/>
            </w:rPr>
          </w:pPr>
          <w:bookmarkStart w:id="10" w:name="_CTVL001fd3ac2a6731141c3b7b2698947518579"/>
          <w:bookmarkEnd w:id="9"/>
          <w:proofErr w:type="spellStart"/>
          <w:r>
            <w:rPr>
              <w:lang w:val="en-GB"/>
            </w:rPr>
            <w:t>Damiani</w:t>
          </w:r>
          <w:proofErr w:type="spellEnd"/>
          <w:r>
            <w:rPr>
              <w:lang w:val="en-GB"/>
            </w:rPr>
            <w:t xml:space="preserve">, G., </w:t>
          </w:r>
          <w:proofErr w:type="spellStart"/>
          <w:r>
            <w:rPr>
              <w:lang w:val="en-GB"/>
            </w:rPr>
            <w:t>Farelli</w:t>
          </w:r>
          <w:proofErr w:type="spellEnd"/>
          <w:r>
            <w:rPr>
              <w:lang w:val="en-GB"/>
            </w:rPr>
            <w:t xml:space="preserve">, V., </w:t>
          </w:r>
          <w:proofErr w:type="spellStart"/>
          <w:r>
            <w:rPr>
              <w:lang w:val="en-GB"/>
            </w:rPr>
            <w:t>Anselmi</w:t>
          </w:r>
          <w:proofErr w:type="spellEnd"/>
          <w:r>
            <w:rPr>
              <w:lang w:val="en-GB"/>
            </w:rPr>
            <w:t xml:space="preserve">, A., </w:t>
          </w:r>
          <w:proofErr w:type="spellStart"/>
          <w:r>
            <w:rPr>
              <w:lang w:val="en-GB"/>
            </w:rPr>
            <w:t>Sicuro</w:t>
          </w:r>
          <w:proofErr w:type="spellEnd"/>
          <w:r>
            <w:rPr>
              <w:lang w:val="en-GB"/>
            </w:rPr>
            <w:t xml:space="preserve">, L., </w:t>
          </w:r>
          <w:proofErr w:type="spellStart"/>
          <w:r>
            <w:rPr>
              <w:lang w:val="en-GB"/>
            </w:rPr>
            <w:t>Solipaca</w:t>
          </w:r>
          <w:proofErr w:type="spellEnd"/>
          <w:r>
            <w:rPr>
              <w:lang w:val="en-GB"/>
            </w:rPr>
            <w:t xml:space="preserve">, A., </w:t>
          </w:r>
          <w:proofErr w:type="spellStart"/>
          <w:r>
            <w:rPr>
              <w:lang w:val="en-GB"/>
            </w:rPr>
            <w:t>Burgio</w:t>
          </w:r>
          <w:proofErr w:type="spellEnd"/>
          <w:r>
            <w:rPr>
              <w:lang w:val="en-GB"/>
            </w:rPr>
            <w:t xml:space="preserve">, A., </w:t>
          </w:r>
          <w:proofErr w:type="spellStart"/>
          <w:r>
            <w:rPr>
              <w:lang w:val="en-GB"/>
            </w:rPr>
            <w:t>Iezzi</w:t>
          </w:r>
          <w:proofErr w:type="spellEnd"/>
          <w:r>
            <w:rPr>
              <w:lang w:val="en-GB"/>
            </w:rPr>
            <w:t xml:space="preserve">, D. F. and </w:t>
          </w:r>
          <w:proofErr w:type="spellStart"/>
          <w:r>
            <w:rPr>
              <w:lang w:val="en-GB"/>
            </w:rPr>
            <w:t>Ricciardi</w:t>
          </w:r>
          <w:proofErr w:type="spellEnd"/>
          <w:r>
            <w:rPr>
              <w:lang w:val="en-GB"/>
            </w:rPr>
            <w:t>, W. (2011) ‘Patterns of Long Term Care in 29 European countries: evidence from an exploratory study’, BMC health services research 11: 316.</w:t>
          </w:r>
        </w:p>
        <w:p w14:paraId="0FF6212A" w14:textId="77777777" w:rsidR="00AE58E8" w:rsidRDefault="00AE58E8" w:rsidP="00AE58E8">
          <w:pPr>
            <w:pStyle w:val="CitaviBibliographyEntry"/>
            <w:rPr>
              <w:lang w:val="en-GB"/>
            </w:rPr>
          </w:pPr>
          <w:bookmarkStart w:id="11" w:name="_CTVL0015f1bbd69fb3c4522abd802c60d39aab7"/>
          <w:bookmarkEnd w:id="10"/>
          <w:r>
            <w:rPr>
              <w:lang w:val="en-GB"/>
            </w:rPr>
            <w:lastRenderedPageBreak/>
            <w:t xml:space="preserve">Di Rosa, M., </w:t>
          </w:r>
          <w:proofErr w:type="spellStart"/>
          <w:r>
            <w:rPr>
              <w:lang w:val="en-GB"/>
            </w:rPr>
            <w:t>Kofahl</w:t>
          </w:r>
          <w:proofErr w:type="spellEnd"/>
          <w:r>
            <w:rPr>
              <w:lang w:val="en-GB"/>
            </w:rPr>
            <w:t xml:space="preserve">, C., McKee, K., </w:t>
          </w:r>
          <w:proofErr w:type="spellStart"/>
          <w:r>
            <w:rPr>
              <w:lang w:val="en-GB"/>
            </w:rPr>
            <w:t>Bień</w:t>
          </w:r>
          <w:proofErr w:type="spellEnd"/>
          <w:r>
            <w:rPr>
              <w:lang w:val="en-GB"/>
            </w:rPr>
            <w:t xml:space="preserve">, B., </w:t>
          </w:r>
          <w:proofErr w:type="spellStart"/>
          <w:r>
            <w:rPr>
              <w:lang w:val="en-GB"/>
            </w:rPr>
            <w:t>Lamura</w:t>
          </w:r>
          <w:proofErr w:type="spellEnd"/>
          <w:r>
            <w:rPr>
              <w:lang w:val="en-GB"/>
            </w:rPr>
            <w:t xml:space="preserve">, G., </w:t>
          </w:r>
          <w:proofErr w:type="spellStart"/>
          <w:r>
            <w:rPr>
              <w:lang w:val="en-GB"/>
            </w:rPr>
            <w:t>Prouskas</w:t>
          </w:r>
          <w:proofErr w:type="spellEnd"/>
          <w:r>
            <w:rPr>
              <w:lang w:val="en-GB"/>
            </w:rPr>
            <w:t xml:space="preserve">, C., </w:t>
          </w:r>
          <w:proofErr w:type="spellStart"/>
          <w:r>
            <w:rPr>
              <w:lang w:val="en-GB"/>
            </w:rPr>
            <w:t>Döhner</w:t>
          </w:r>
          <w:proofErr w:type="spellEnd"/>
          <w:r>
            <w:rPr>
              <w:lang w:val="en-GB"/>
            </w:rPr>
            <w:t xml:space="preserve">, H. and </w:t>
          </w:r>
          <w:proofErr w:type="spellStart"/>
          <w:r>
            <w:rPr>
              <w:lang w:val="en-GB"/>
            </w:rPr>
            <w:t>Mnich</w:t>
          </w:r>
          <w:proofErr w:type="spellEnd"/>
          <w:r>
            <w:rPr>
              <w:lang w:val="en-GB"/>
            </w:rPr>
            <w:t xml:space="preserve">, E. (2011) ‘A Typology of Caregiving Situations and Service Use in Family Carers of Older People in Six European Countries’, </w:t>
          </w:r>
          <w:proofErr w:type="spellStart"/>
          <w:r>
            <w:rPr>
              <w:lang w:val="en-GB"/>
            </w:rPr>
            <w:t>GeroPsych</w:t>
          </w:r>
          <w:proofErr w:type="spellEnd"/>
          <w:r>
            <w:rPr>
              <w:lang w:val="en-GB"/>
            </w:rPr>
            <w:t xml:space="preserve"> 24(1): 5–18.</w:t>
          </w:r>
        </w:p>
        <w:p w14:paraId="5DDDB0F5" w14:textId="77777777" w:rsidR="00AE58E8" w:rsidRDefault="00AE58E8" w:rsidP="00AE58E8">
          <w:pPr>
            <w:pStyle w:val="CitaviBibliographyEntry"/>
            <w:rPr>
              <w:lang w:val="en-GB"/>
            </w:rPr>
          </w:pPr>
          <w:bookmarkStart w:id="12" w:name="_CTVL0010ab61766c6234c81af59c27fe2c9d49d"/>
          <w:bookmarkEnd w:id="11"/>
          <w:proofErr w:type="spellStart"/>
          <w:r>
            <w:rPr>
              <w:lang w:val="en-GB"/>
            </w:rPr>
            <w:t>Esping</w:t>
          </w:r>
          <w:proofErr w:type="spellEnd"/>
          <w:r>
            <w:rPr>
              <w:lang w:val="en-GB"/>
            </w:rPr>
            <w:t xml:space="preserve">-Andersen, G. (1990) </w:t>
          </w:r>
          <w:bookmarkEnd w:id="12"/>
          <w:proofErr w:type="gramStart"/>
          <w:r w:rsidRPr="00AE58E8">
            <w:rPr>
              <w:i/>
              <w:lang w:val="en-GB"/>
            </w:rPr>
            <w:t>The</w:t>
          </w:r>
          <w:proofErr w:type="gramEnd"/>
          <w:r w:rsidRPr="00AE58E8">
            <w:rPr>
              <w:i/>
              <w:lang w:val="en-GB"/>
            </w:rPr>
            <w:t xml:space="preserve"> three worlds of welfare capitalism. </w:t>
          </w:r>
          <w:r w:rsidRPr="00AE58E8">
            <w:rPr>
              <w:lang w:val="en-GB"/>
            </w:rPr>
            <w:t>Princeton, N.J.: Princeton University Press.</w:t>
          </w:r>
        </w:p>
        <w:p w14:paraId="413E8F0C" w14:textId="77777777" w:rsidR="00AE58E8" w:rsidRDefault="00AE58E8" w:rsidP="00AE58E8">
          <w:pPr>
            <w:pStyle w:val="CitaviBibliographyEntry"/>
            <w:rPr>
              <w:lang w:val="en-GB"/>
            </w:rPr>
          </w:pPr>
          <w:bookmarkStart w:id="13" w:name="_CTVL001e695c9812ebe48f081664322ba67ea9f"/>
          <w:r>
            <w:rPr>
              <w:lang w:val="en-GB"/>
            </w:rPr>
            <w:t>European Commission (2018) ‘ESPN thematic report on Challenges in long-term care’. https://ec.europa.eu/social/main.jsp?advSearchKey=espnltc_2018&amp;mode=advancedSubmit&amp;catId=22&amp;policyArea=0&amp;policyAreaSub=0&amp;country=0&amp;year=0.</w:t>
          </w:r>
        </w:p>
        <w:p w14:paraId="224542C2" w14:textId="77777777" w:rsidR="00AE58E8" w:rsidRDefault="00AE58E8" w:rsidP="00AE58E8">
          <w:pPr>
            <w:pStyle w:val="CitaviBibliographyEntry"/>
            <w:rPr>
              <w:lang w:val="en-GB"/>
            </w:rPr>
          </w:pPr>
          <w:bookmarkStart w:id="14" w:name="_CTVL001b1b4eaaf0a3c4f5e8b08e5aac25ab74c"/>
          <w:bookmarkEnd w:id="13"/>
          <w:r>
            <w:rPr>
              <w:lang w:val="en-GB"/>
            </w:rPr>
            <w:t>European Observatory on Health Systems and Policies (2018) ‘Health system review (</w:t>
          </w:r>
          <w:proofErr w:type="spellStart"/>
          <w:r>
            <w:rPr>
              <w:lang w:val="en-GB"/>
            </w:rPr>
            <w:t>HiT</w:t>
          </w:r>
          <w:proofErr w:type="spellEnd"/>
          <w:r>
            <w:rPr>
              <w:lang w:val="en-GB"/>
            </w:rPr>
            <w:t>)’. http://www.euro.who.int/en/about-us/partners/observatory/publications/health-system-reviews-hits/full-list-of-country-hits.</w:t>
          </w:r>
        </w:p>
        <w:p w14:paraId="1FFBB7A4" w14:textId="77777777" w:rsidR="00AE58E8" w:rsidRDefault="00AE58E8" w:rsidP="00AE58E8">
          <w:pPr>
            <w:pStyle w:val="CitaviBibliographyEntry"/>
            <w:rPr>
              <w:lang w:val="en-GB"/>
            </w:rPr>
          </w:pPr>
          <w:bookmarkStart w:id="15" w:name="_CTVL0013deb4cb5e8224491a572d4026b6a1358"/>
          <w:bookmarkEnd w:id="14"/>
          <w:r>
            <w:rPr>
              <w:lang w:val="en-GB"/>
            </w:rPr>
            <w:t xml:space="preserve">Farris, S. R. and </w:t>
          </w:r>
          <w:proofErr w:type="spellStart"/>
          <w:r>
            <w:rPr>
              <w:lang w:val="en-GB"/>
            </w:rPr>
            <w:t>Marchetti</w:t>
          </w:r>
          <w:proofErr w:type="spellEnd"/>
          <w:r>
            <w:rPr>
              <w:lang w:val="en-GB"/>
            </w:rPr>
            <w:t>, S. (2017) ‘From the Commodification to the Corporatization of Care: European Perspectives and Debates’, Social Politics: International Studies in Gender, State &amp; Society 24(2): 109–31.</w:t>
          </w:r>
        </w:p>
        <w:p w14:paraId="18025BB2" w14:textId="77777777" w:rsidR="00AE58E8" w:rsidRDefault="00AE58E8" w:rsidP="00AE58E8">
          <w:pPr>
            <w:pStyle w:val="CitaviBibliographyEntry"/>
            <w:rPr>
              <w:lang w:val="en-GB"/>
            </w:rPr>
          </w:pPr>
          <w:bookmarkStart w:id="16" w:name="_CTVL0017c3d120b68894a438ddae60dd66cb8df"/>
          <w:bookmarkEnd w:id="15"/>
          <w:proofErr w:type="spellStart"/>
          <w:r>
            <w:rPr>
              <w:lang w:val="en-GB"/>
            </w:rPr>
            <w:t>Ferrera</w:t>
          </w:r>
          <w:proofErr w:type="spellEnd"/>
          <w:r>
            <w:rPr>
              <w:lang w:val="en-GB"/>
            </w:rPr>
            <w:t>, M. (1996) ‘The 'Southern Model' of Welfare in Social Europe’, Journal of European Social Policy 6(1): 17–37.</w:t>
          </w:r>
        </w:p>
        <w:p w14:paraId="32F0B651" w14:textId="77777777" w:rsidR="00AE58E8" w:rsidRDefault="00AE58E8" w:rsidP="00AE58E8">
          <w:pPr>
            <w:pStyle w:val="CitaviBibliographyEntry"/>
            <w:rPr>
              <w:lang w:val="en-GB"/>
            </w:rPr>
          </w:pPr>
          <w:bookmarkStart w:id="17" w:name="_CTVL001373c94ccf3c24a1ebfb425e778bd7fad"/>
          <w:bookmarkEnd w:id="16"/>
          <w:proofErr w:type="spellStart"/>
          <w:r>
            <w:rPr>
              <w:lang w:val="en-GB"/>
            </w:rPr>
            <w:t>Halásková</w:t>
          </w:r>
          <w:proofErr w:type="spellEnd"/>
          <w:r>
            <w:rPr>
              <w:lang w:val="en-GB"/>
            </w:rPr>
            <w:t xml:space="preserve">, R., </w:t>
          </w:r>
          <w:proofErr w:type="spellStart"/>
          <w:r>
            <w:rPr>
              <w:lang w:val="en-GB"/>
            </w:rPr>
            <w:t>Bednář</w:t>
          </w:r>
          <w:proofErr w:type="spellEnd"/>
          <w:r>
            <w:rPr>
              <w:lang w:val="en-GB"/>
            </w:rPr>
            <w:t xml:space="preserve">, P. and </w:t>
          </w:r>
          <w:proofErr w:type="spellStart"/>
          <w:r>
            <w:rPr>
              <w:lang w:val="en-GB"/>
            </w:rPr>
            <w:t>Halásková</w:t>
          </w:r>
          <w:proofErr w:type="spellEnd"/>
          <w:r>
            <w:rPr>
              <w:lang w:val="en-GB"/>
            </w:rPr>
            <w:t>, M. (2017) ‘Forms of Providing and Financing Long-Term Care in OECD Countries’, Review of Economic Perspectives 17(2): 159–78.</w:t>
          </w:r>
        </w:p>
        <w:p w14:paraId="7B190B9D" w14:textId="77777777" w:rsidR="00AE58E8" w:rsidRDefault="00AE58E8" w:rsidP="00AE58E8">
          <w:pPr>
            <w:pStyle w:val="CitaviBibliographyEntry"/>
            <w:rPr>
              <w:lang w:val="en-GB"/>
            </w:rPr>
          </w:pPr>
          <w:bookmarkStart w:id="18" w:name="_CTVL0012648c6a98a1148368dd9ae50a6bfa51a"/>
          <w:bookmarkEnd w:id="17"/>
          <w:proofErr w:type="spellStart"/>
          <w:r>
            <w:rPr>
              <w:lang w:val="en-GB"/>
            </w:rPr>
            <w:t>Halfens</w:t>
          </w:r>
          <w:proofErr w:type="spellEnd"/>
          <w:r>
            <w:rPr>
              <w:lang w:val="en-GB"/>
            </w:rPr>
            <w:t xml:space="preserve">, R. J. G., </w:t>
          </w:r>
          <w:proofErr w:type="spellStart"/>
          <w:r>
            <w:rPr>
              <w:lang w:val="en-GB"/>
            </w:rPr>
            <w:t>Meesterberends</w:t>
          </w:r>
          <w:proofErr w:type="spellEnd"/>
          <w:r>
            <w:rPr>
              <w:lang w:val="en-GB"/>
            </w:rPr>
            <w:t xml:space="preserve">, E., van </w:t>
          </w:r>
          <w:proofErr w:type="spellStart"/>
          <w:r>
            <w:rPr>
              <w:lang w:val="en-GB"/>
            </w:rPr>
            <w:t>Nie-Visser</w:t>
          </w:r>
          <w:proofErr w:type="spellEnd"/>
          <w:r>
            <w:rPr>
              <w:lang w:val="en-GB"/>
            </w:rPr>
            <w:t xml:space="preserve">, N. C., </w:t>
          </w:r>
          <w:proofErr w:type="spellStart"/>
          <w:r>
            <w:rPr>
              <w:lang w:val="en-GB"/>
            </w:rPr>
            <w:t>Lohrmann</w:t>
          </w:r>
          <w:proofErr w:type="spellEnd"/>
          <w:r>
            <w:rPr>
              <w:lang w:val="en-GB"/>
            </w:rPr>
            <w:t xml:space="preserve">, C., </w:t>
          </w:r>
          <w:proofErr w:type="spellStart"/>
          <w:r>
            <w:rPr>
              <w:lang w:val="en-GB"/>
            </w:rPr>
            <w:t>Schönherr</w:t>
          </w:r>
          <w:proofErr w:type="spellEnd"/>
          <w:r>
            <w:rPr>
              <w:lang w:val="en-GB"/>
            </w:rPr>
            <w:t xml:space="preserve">, S., </w:t>
          </w:r>
          <w:proofErr w:type="spellStart"/>
          <w:r>
            <w:rPr>
              <w:lang w:val="en-GB"/>
            </w:rPr>
            <w:t>Meijers</w:t>
          </w:r>
          <w:proofErr w:type="spellEnd"/>
          <w:r>
            <w:rPr>
              <w:lang w:val="en-GB"/>
            </w:rPr>
            <w:t xml:space="preserve">, J. M. M., Hahn, S., </w:t>
          </w:r>
          <w:proofErr w:type="spellStart"/>
          <w:r>
            <w:rPr>
              <w:lang w:val="en-GB"/>
            </w:rPr>
            <w:t>Vangelooven</w:t>
          </w:r>
          <w:proofErr w:type="spellEnd"/>
          <w:r>
            <w:rPr>
              <w:lang w:val="en-GB"/>
            </w:rPr>
            <w:t xml:space="preserve">, C. and </w:t>
          </w:r>
          <w:proofErr w:type="spellStart"/>
          <w:r>
            <w:rPr>
              <w:lang w:val="en-GB"/>
            </w:rPr>
            <w:t>Schols</w:t>
          </w:r>
          <w:proofErr w:type="spellEnd"/>
          <w:r>
            <w:rPr>
              <w:lang w:val="en-GB"/>
            </w:rPr>
            <w:t>, J. M. G. A. (2013) ‘International prevalence measurement of care problems: results’, Journal of advanced nursing 69(9): e5-17.</w:t>
          </w:r>
        </w:p>
        <w:p w14:paraId="22FAEB4C" w14:textId="77777777" w:rsidR="00AE58E8" w:rsidRDefault="00AE58E8" w:rsidP="00AE58E8">
          <w:pPr>
            <w:pStyle w:val="CitaviBibliographyEntry"/>
            <w:rPr>
              <w:lang w:val="en-GB"/>
            </w:rPr>
          </w:pPr>
          <w:bookmarkStart w:id="19" w:name="_CTVL001be466e05928646daa518cec4cec03f63"/>
          <w:bookmarkEnd w:id="18"/>
          <w:r>
            <w:rPr>
              <w:lang w:val="en-GB"/>
            </w:rPr>
            <w:t>Jensen, C. (2008) ‘Worlds of welfare services and transfers’, Journal of European Social Policy 18(2): 151–62.</w:t>
          </w:r>
        </w:p>
        <w:p w14:paraId="7928F41F" w14:textId="77777777" w:rsidR="00AE58E8" w:rsidRDefault="00AE58E8" w:rsidP="00AE58E8">
          <w:pPr>
            <w:pStyle w:val="CitaviBibliographyEntry"/>
            <w:rPr>
              <w:lang w:val="en-GB"/>
            </w:rPr>
          </w:pPr>
          <w:bookmarkStart w:id="20" w:name="_CTVL0010c10d28edea54957a390cc5df62b8fef"/>
          <w:bookmarkEnd w:id="19"/>
          <w:proofErr w:type="spellStart"/>
          <w:r>
            <w:rPr>
              <w:lang w:val="en-GB"/>
            </w:rPr>
            <w:t>Kautto</w:t>
          </w:r>
          <w:proofErr w:type="spellEnd"/>
          <w:r>
            <w:rPr>
              <w:lang w:val="en-GB"/>
            </w:rPr>
            <w:t>, M. (2002) ‘Investing in Services in West European welfare states’, Journal of European Social Policy 12(1): 53–65.</w:t>
          </w:r>
        </w:p>
        <w:p w14:paraId="4B50CB0E" w14:textId="77777777" w:rsidR="00AE58E8" w:rsidRDefault="00AE58E8" w:rsidP="00AE58E8">
          <w:pPr>
            <w:pStyle w:val="CitaviBibliographyEntry"/>
            <w:rPr>
              <w:lang w:val="en-GB"/>
            </w:rPr>
          </w:pPr>
          <w:bookmarkStart w:id="21" w:name="_CTVL0014a831c3476a74e2b9956ea11f6651680"/>
          <w:bookmarkEnd w:id="20"/>
          <w:r>
            <w:rPr>
              <w:lang w:val="en-GB"/>
            </w:rPr>
            <w:t xml:space="preserve">Kraus, M., Riedel, M., Mot, E. S., </w:t>
          </w:r>
          <w:proofErr w:type="spellStart"/>
          <w:r>
            <w:rPr>
              <w:lang w:val="en-GB"/>
            </w:rPr>
            <w:t>Willemé</w:t>
          </w:r>
          <w:proofErr w:type="spellEnd"/>
          <w:r>
            <w:rPr>
              <w:lang w:val="en-GB"/>
            </w:rPr>
            <w:t xml:space="preserve">, P. and </w:t>
          </w:r>
          <w:proofErr w:type="spellStart"/>
          <w:r>
            <w:rPr>
              <w:lang w:val="en-GB"/>
            </w:rPr>
            <w:t>Röhrling</w:t>
          </w:r>
          <w:proofErr w:type="spellEnd"/>
          <w:r>
            <w:rPr>
              <w:lang w:val="en-GB"/>
            </w:rPr>
            <w:t xml:space="preserve">, G. (2010) </w:t>
          </w:r>
          <w:bookmarkEnd w:id="21"/>
          <w:r w:rsidRPr="00AE58E8">
            <w:rPr>
              <w:i/>
              <w:lang w:val="en-GB"/>
            </w:rPr>
            <w:t xml:space="preserve">A typology of long-term care systems in Europe. </w:t>
          </w:r>
          <w:r w:rsidRPr="00AE58E8">
            <w:rPr>
              <w:lang w:val="en-GB"/>
            </w:rPr>
            <w:t>Brussels: ENEPRI.</w:t>
          </w:r>
        </w:p>
        <w:p w14:paraId="226356A9" w14:textId="77777777" w:rsidR="00AE58E8" w:rsidRDefault="00AE58E8" w:rsidP="00AE58E8">
          <w:pPr>
            <w:pStyle w:val="CitaviBibliographyEntry"/>
            <w:rPr>
              <w:lang w:val="en-GB"/>
            </w:rPr>
          </w:pPr>
          <w:bookmarkStart w:id="22" w:name="_CTVL0014201f31f4e42406fb639b4aefaa60020"/>
          <w:proofErr w:type="spellStart"/>
          <w:r>
            <w:rPr>
              <w:lang w:val="en-GB"/>
            </w:rPr>
            <w:t>Leitner</w:t>
          </w:r>
          <w:proofErr w:type="spellEnd"/>
          <w:r>
            <w:rPr>
              <w:lang w:val="en-GB"/>
            </w:rPr>
            <w:t xml:space="preserve">, S. (2003) ‘Varieties of </w:t>
          </w:r>
          <w:proofErr w:type="spellStart"/>
          <w:r>
            <w:rPr>
              <w:lang w:val="en-GB"/>
            </w:rPr>
            <w:t>familialism</w:t>
          </w:r>
          <w:proofErr w:type="spellEnd"/>
          <w:r>
            <w:rPr>
              <w:lang w:val="en-GB"/>
            </w:rPr>
            <w:t>: The caring function of the family in comparative perspective’, European Societies 5(4): 353–75.</w:t>
          </w:r>
        </w:p>
        <w:p w14:paraId="32D82F2C" w14:textId="77777777" w:rsidR="00AE58E8" w:rsidRDefault="00AE58E8" w:rsidP="00AE58E8">
          <w:pPr>
            <w:pStyle w:val="CitaviBibliographyEntry"/>
            <w:rPr>
              <w:lang w:val="en-GB"/>
            </w:rPr>
          </w:pPr>
          <w:bookmarkStart w:id="23" w:name="_CTVL0017b919a235e4542c7a45bffd37c2a2501"/>
          <w:bookmarkEnd w:id="22"/>
          <w:r>
            <w:rPr>
              <w:lang w:val="en-GB"/>
            </w:rPr>
            <w:t>MISSOC (2018) ‘Comparative tables’. https://www.missoc.org/missoc-database/comparative-tables/.</w:t>
          </w:r>
        </w:p>
        <w:p w14:paraId="57F571C6" w14:textId="77777777" w:rsidR="00AE58E8" w:rsidRDefault="00AE58E8" w:rsidP="00AE58E8">
          <w:pPr>
            <w:pStyle w:val="CitaviBibliographyEntry"/>
            <w:rPr>
              <w:lang w:val="en-GB"/>
            </w:rPr>
          </w:pPr>
          <w:bookmarkStart w:id="24" w:name="_CTVL001c8de60e5bb4846cabf3cbe7b0f4faa71"/>
          <w:bookmarkEnd w:id="23"/>
          <w:proofErr w:type="spellStart"/>
          <w:r>
            <w:rPr>
              <w:lang w:val="en-GB"/>
            </w:rPr>
            <w:t>Nies</w:t>
          </w:r>
          <w:proofErr w:type="spellEnd"/>
          <w:r>
            <w:rPr>
              <w:lang w:val="en-GB"/>
            </w:rPr>
            <w:t xml:space="preserve">, H., </w:t>
          </w:r>
          <w:proofErr w:type="spellStart"/>
          <w:r>
            <w:rPr>
              <w:lang w:val="en-GB"/>
            </w:rPr>
            <w:t>Leichsenring</w:t>
          </w:r>
          <w:proofErr w:type="spellEnd"/>
          <w:r>
            <w:rPr>
              <w:lang w:val="en-GB"/>
            </w:rPr>
            <w:t xml:space="preserve">, K. and </w:t>
          </w:r>
          <w:proofErr w:type="spellStart"/>
          <w:r>
            <w:rPr>
              <w:lang w:val="en-GB"/>
            </w:rPr>
            <w:t>Mak</w:t>
          </w:r>
          <w:proofErr w:type="spellEnd"/>
          <w:r>
            <w:rPr>
              <w:lang w:val="en-GB"/>
            </w:rPr>
            <w:t xml:space="preserve">, S. (2013) ‘The Emerging Identity of Long- Term Care Systems in Europe’, in </w:t>
          </w:r>
          <w:proofErr w:type="spellStart"/>
          <w:r>
            <w:rPr>
              <w:lang w:val="en-GB"/>
            </w:rPr>
            <w:t>Leichsenring</w:t>
          </w:r>
          <w:proofErr w:type="spellEnd"/>
          <w:r>
            <w:rPr>
              <w:lang w:val="en-GB"/>
            </w:rPr>
            <w:t xml:space="preserve">, Kai, Billings, Jenny and H. </w:t>
          </w:r>
          <w:proofErr w:type="spellStart"/>
          <w:r>
            <w:rPr>
              <w:lang w:val="en-GB"/>
            </w:rPr>
            <w:t>Nies</w:t>
          </w:r>
          <w:proofErr w:type="spellEnd"/>
          <w:r>
            <w:rPr>
              <w:lang w:val="en-GB"/>
            </w:rPr>
            <w:t xml:space="preserve"> (</w:t>
          </w:r>
          <w:proofErr w:type="spellStart"/>
          <w:proofErr w:type="gramStart"/>
          <w:r>
            <w:rPr>
              <w:lang w:val="en-GB"/>
            </w:rPr>
            <w:t>eds</w:t>
          </w:r>
          <w:proofErr w:type="spellEnd"/>
          <w:proofErr w:type="gramEnd"/>
          <w:r>
            <w:rPr>
              <w:lang w:val="en-GB"/>
            </w:rPr>
            <w:t xml:space="preserve">) </w:t>
          </w:r>
          <w:bookmarkEnd w:id="24"/>
          <w:r w:rsidRPr="00AE58E8">
            <w:rPr>
              <w:i/>
              <w:lang w:val="en-GB"/>
            </w:rPr>
            <w:t>Long term care in Europe: Improving policy and practice</w:t>
          </w:r>
          <w:r w:rsidRPr="00AE58E8">
            <w:rPr>
              <w:lang w:val="en-GB"/>
            </w:rPr>
            <w:t>, pp. 19–41. Basingstoke: Palgrave Macmillan.</w:t>
          </w:r>
        </w:p>
        <w:p w14:paraId="1607AF13" w14:textId="77777777" w:rsidR="00AE58E8" w:rsidRDefault="00AE58E8" w:rsidP="00AE58E8">
          <w:pPr>
            <w:pStyle w:val="CitaviBibliographyEntry"/>
            <w:rPr>
              <w:lang w:val="en-GB"/>
            </w:rPr>
          </w:pPr>
          <w:bookmarkStart w:id="25" w:name="_CTVL00131a6e1e5cd3746469cdb27300f86d341"/>
          <w:r>
            <w:rPr>
              <w:lang w:val="en-GB"/>
            </w:rPr>
            <w:t>OECD (2018) ‘OECD Health Statistics 2018’. http://www.oecd.org/els/health-systems/health-data.htm.</w:t>
          </w:r>
        </w:p>
        <w:p w14:paraId="1D42AD89" w14:textId="77777777" w:rsidR="00AE58E8" w:rsidRDefault="00AE58E8" w:rsidP="00AE58E8">
          <w:pPr>
            <w:pStyle w:val="CitaviBibliographyEntry"/>
            <w:rPr>
              <w:lang w:val="en-GB"/>
            </w:rPr>
          </w:pPr>
          <w:bookmarkStart w:id="26" w:name="_CTVL00103a469d8c12940fdbc2ae3b2729b6d39"/>
          <w:bookmarkEnd w:id="25"/>
          <w:proofErr w:type="spellStart"/>
          <w:r>
            <w:rPr>
              <w:lang w:val="en-GB"/>
            </w:rPr>
            <w:t>Pfau-Effinger</w:t>
          </w:r>
          <w:proofErr w:type="spellEnd"/>
          <w:r>
            <w:rPr>
              <w:lang w:val="en-GB"/>
            </w:rPr>
            <w:t xml:space="preserve">, B. (2014) ‘New policies for caring family members in European welfare states’, </w:t>
          </w:r>
          <w:proofErr w:type="spellStart"/>
          <w:r>
            <w:rPr>
              <w:lang w:val="en-GB"/>
            </w:rPr>
            <w:t>Cuad</w:t>
          </w:r>
          <w:proofErr w:type="spellEnd"/>
          <w:r>
            <w:rPr>
              <w:lang w:val="en-GB"/>
            </w:rPr>
            <w:t xml:space="preserve">. </w:t>
          </w:r>
          <w:proofErr w:type="spellStart"/>
          <w:r>
            <w:rPr>
              <w:lang w:val="en-GB"/>
            </w:rPr>
            <w:t>Relac</w:t>
          </w:r>
          <w:proofErr w:type="spellEnd"/>
          <w:r>
            <w:rPr>
              <w:lang w:val="en-GB"/>
            </w:rPr>
            <w:t>. Lab. 32(1).</w:t>
          </w:r>
        </w:p>
        <w:p w14:paraId="57865FFC" w14:textId="77777777" w:rsidR="00AE58E8" w:rsidRDefault="00AE58E8" w:rsidP="00AE58E8">
          <w:pPr>
            <w:pStyle w:val="CitaviBibliographyEntry"/>
            <w:rPr>
              <w:lang w:val="en-GB"/>
            </w:rPr>
          </w:pPr>
          <w:bookmarkStart w:id="27" w:name="_CTVL0015370e4185b9d4a5f893208ca47bb9848"/>
          <w:bookmarkEnd w:id="26"/>
          <w:proofErr w:type="spellStart"/>
          <w:r>
            <w:rPr>
              <w:lang w:val="en-GB"/>
            </w:rPr>
            <w:t>Pommer</w:t>
          </w:r>
          <w:proofErr w:type="spellEnd"/>
          <w:r>
            <w:rPr>
              <w:lang w:val="en-GB"/>
            </w:rPr>
            <w:t xml:space="preserve">, E., </w:t>
          </w:r>
          <w:proofErr w:type="spellStart"/>
          <w:r>
            <w:rPr>
              <w:lang w:val="en-GB"/>
            </w:rPr>
            <w:t>Woittiez</w:t>
          </w:r>
          <w:proofErr w:type="spellEnd"/>
          <w:r>
            <w:rPr>
              <w:lang w:val="en-GB"/>
            </w:rPr>
            <w:t xml:space="preserve">, I. and Stevens, J. (2009) </w:t>
          </w:r>
          <w:bookmarkEnd w:id="27"/>
          <w:r w:rsidRPr="00AE58E8">
            <w:rPr>
              <w:i/>
              <w:lang w:val="en-GB"/>
            </w:rPr>
            <w:t xml:space="preserve">Comparing care: The care for elderly in ten EU-countries. </w:t>
          </w:r>
          <w:r w:rsidRPr="00AE58E8">
            <w:rPr>
              <w:lang w:val="en-GB"/>
            </w:rPr>
            <w:t xml:space="preserve">Amsterdam: </w:t>
          </w:r>
          <w:proofErr w:type="spellStart"/>
          <w:r w:rsidRPr="00AE58E8">
            <w:rPr>
              <w:lang w:val="en-GB"/>
            </w:rPr>
            <w:t>Aksant</w:t>
          </w:r>
          <w:proofErr w:type="spellEnd"/>
          <w:r w:rsidRPr="00AE58E8">
            <w:rPr>
              <w:lang w:val="en-GB"/>
            </w:rPr>
            <w:t xml:space="preserve"> Acad. Publ.</w:t>
          </w:r>
        </w:p>
        <w:p w14:paraId="09A5CADA" w14:textId="77777777" w:rsidR="00AE58E8" w:rsidRDefault="00AE58E8" w:rsidP="00AE58E8">
          <w:pPr>
            <w:pStyle w:val="CitaviBibliographyEntry"/>
            <w:rPr>
              <w:lang w:val="en-GB"/>
            </w:rPr>
          </w:pPr>
          <w:bookmarkStart w:id="28" w:name="_CTVL0014fb1e12993c0486bb38a312102fa0b95"/>
          <w:proofErr w:type="spellStart"/>
          <w:r>
            <w:rPr>
              <w:lang w:val="en-GB"/>
            </w:rPr>
            <w:t>Ranci</w:t>
          </w:r>
          <w:proofErr w:type="spellEnd"/>
          <w:r>
            <w:rPr>
              <w:lang w:val="en-GB"/>
            </w:rPr>
            <w:t xml:space="preserve">, C. and </w:t>
          </w:r>
          <w:proofErr w:type="spellStart"/>
          <w:r>
            <w:rPr>
              <w:lang w:val="en-GB"/>
            </w:rPr>
            <w:t>Pavolini</w:t>
          </w:r>
          <w:proofErr w:type="spellEnd"/>
          <w:r>
            <w:rPr>
              <w:lang w:val="en-GB"/>
            </w:rPr>
            <w:t xml:space="preserve">, E. (eds.) (2013) </w:t>
          </w:r>
          <w:bookmarkEnd w:id="28"/>
          <w:r w:rsidRPr="00AE58E8">
            <w:rPr>
              <w:i/>
              <w:lang w:val="en-GB"/>
            </w:rPr>
            <w:t xml:space="preserve">Reforms in Long-Term Care Policies in Europe: Investigating Institutional Change and Social Impacts. </w:t>
          </w:r>
          <w:r w:rsidRPr="00AE58E8">
            <w:rPr>
              <w:lang w:val="en-GB"/>
            </w:rPr>
            <w:t>New York, NY: Springer.</w:t>
          </w:r>
        </w:p>
        <w:p w14:paraId="7F461812" w14:textId="77777777" w:rsidR="00AE58E8" w:rsidRDefault="00AE58E8" w:rsidP="00AE58E8">
          <w:pPr>
            <w:pStyle w:val="CitaviBibliographyEntry"/>
            <w:rPr>
              <w:lang w:val="en-GB"/>
            </w:rPr>
          </w:pPr>
          <w:bookmarkStart w:id="29" w:name="_CTVL00178e0bc8b722c40a48b8c059782da93b0"/>
          <w:proofErr w:type="spellStart"/>
          <w:r>
            <w:rPr>
              <w:lang w:val="en-GB"/>
            </w:rPr>
            <w:t>Rechel</w:t>
          </w:r>
          <w:proofErr w:type="spellEnd"/>
          <w:r>
            <w:rPr>
              <w:lang w:val="en-GB"/>
            </w:rPr>
            <w:t xml:space="preserve">, B., Grundy, E., </w:t>
          </w:r>
          <w:proofErr w:type="spellStart"/>
          <w:r>
            <w:rPr>
              <w:lang w:val="en-GB"/>
            </w:rPr>
            <w:t>Robine</w:t>
          </w:r>
          <w:proofErr w:type="spellEnd"/>
          <w:r>
            <w:rPr>
              <w:lang w:val="en-GB"/>
            </w:rPr>
            <w:t xml:space="preserve">, J.-M., </w:t>
          </w:r>
          <w:proofErr w:type="spellStart"/>
          <w:r>
            <w:rPr>
              <w:lang w:val="en-GB"/>
            </w:rPr>
            <w:t>Cylus</w:t>
          </w:r>
          <w:proofErr w:type="spellEnd"/>
          <w:r>
            <w:rPr>
              <w:lang w:val="en-GB"/>
            </w:rPr>
            <w:t xml:space="preserve">, J., </w:t>
          </w:r>
          <w:proofErr w:type="spellStart"/>
          <w:r>
            <w:rPr>
              <w:lang w:val="en-GB"/>
            </w:rPr>
            <w:t>Mackenbach</w:t>
          </w:r>
          <w:proofErr w:type="spellEnd"/>
          <w:r>
            <w:rPr>
              <w:lang w:val="en-GB"/>
            </w:rPr>
            <w:t xml:space="preserve">, J. P., </w:t>
          </w:r>
          <w:proofErr w:type="spellStart"/>
          <w:r>
            <w:rPr>
              <w:lang w:val="en-GB"/>
            </w:rPr>
            <w:t>Knai</w:t>
          </w:r>
          <w:proofErr w:type="spellEnd"/>
          <w:r>
            <w:rPr>
              <w:lang w:val="en-GB"/>
            </w:rPr>
            <w:t xml:space="preserve">, C. and McKee, M. (2013) ‘Ageing in the European Union’, </w:t>
          </w:r>
          <w:proofErr w:type="gramStart"/>
          <w:r>
            <w:rPr>
              <w:lang w:val="en-GB"/>
            </w:rPr>
            <w:t>The</w:t>
          </w:r>
          <w:proofErr w:type="gramEnd"/>
          <w:r>
            <w:rPr>
              <w:lang w:val="en-GB"/>
            </w:rPr>
            <w:t xml:space="preserve"> Lancet 381(9874): 1312–22.</w:t>
          </w:r>
        </w:p>
        <w:p w14:paraId="34F37589" w14:textId="77777777" w:rsidR="00AE58E8" w:rsidRDefault="00AE58E8" w:rsidP="00AE58E8">
          <w:pPr>
            <w:pStyle w:val="CitaviBibliographyEntry"/>
            <w:rPr>
              <w:lang w:val="en-GB"/>
            </w:rPr>
          </w:pPr>
          <w:bookmarkStart w:id="30" w:name="_CTVL0011bf34687a16f42f68121c0bf4b2f930f"/>
          <w:bookmarkEnd w:id="29"/>
          <w:r>
            <w:rPr>
              <w:lang w:val="en-GB"/>
            </w:rPr>
            <w:t>Reibling, N. (2010) ‘Healthcare systems in Europe: towards an incorporation of patient access’, Journal of European Social Policy 20(1): 5–18.</w:t>
          </w:r>
        </w:p>
        <w:p w14:paraId="4E9BA304" w14:textId="77777777" w:rsidR="00AE58E8" w:rsidRDefault="00AE58E8" w:rsidP="00AE58E8">
          <w:pPr>
            <w:pStyle w:val="CitaviBibliographyEntry"/>
            <w:rPr>
              <w:lang w:val="en-GB"/>
            </w:rPr>
          </w:pPr>
          <w:bookmarkStart w:id="31" w:name="_CTVL001ba251d514c9d4bae9495b7c6c02444ab"/>
          <w:bookmarkEnd w:id="30"/>
          <w:r>
            <w:rPr>
              <w:lang w:val="en-GB"/>
            </w:rPr>
            <w:lastRenderedPageBreak/>
            <w:t>Reibling, N., Ariaans, M. and Wendt, C. (2019) ‘Worlds of Healthcare: A Healthcare System Typology of OECD Countries’, Health policy (Amsterdam, Netherlands) 123(7): 611–20.</w:t>
          </w:r>
        </w:p>
        <w:p w14:paraId="1DFB7801" w14:textId="77777777" w:rsidR="00AE58E8" w:rsidRDefault="00AE58E8" w:rsidP="00AE58E8">
          <w:pPr>
            <w:pStyle w:val="CitaviBibliographyEntry"/>
            <w:rPr>
              <w:lang w:val="en-GB"/>
            </w:rPr>
          </w:pPr>
          <w:bookmarkStart w:id="32" w:name="_CTVL001c4d18bc7cbb84effbca47358d0ec4f5f"/>
          <w:bookmarkEnd w:id="31"/>
          <w:proofErr w:type="spellStart"/>
          <w:r>
            <w:rPr>
              <w:lang w:val="en-GB"/>
            </w:rPr>
            <w:t>Rostgaard</w:t>
          </w:r>
          <w:proofErr w:type="spellEnd"/>
          <w:r>
            <w:rPr>
              <w:lang w:val="en-GB"/>
            </w:rPr>
            <w:t>, T. (2002) ‘Caring for Children and Older People in Europe - A Comparison of European Policies and Practice’, Policy Studies 23(1): 51–68.</w:t>
          </w:r>
        </w:p>
        <w:p w14:paraId="3004F8CF" w14:textId="77777777" w:rsidR="00AE58E8" w:rsidRDefault="00AE58E8" w:rsidP="00AE58E8">
          <w:pPr>
            <w:pStyle w:val="CitaviBibliographyEntry"/>
            <w:rPr>
              <w:lang w:val="en-GB"/>
            </w:rPr>
          </w:pPr>
          <w:bookmarkStart w:id="33" w:name="_CTVL001374111b5997247799147bfd63b1f9fef"/>
          <w:bookmarkEnd w:id="32"/>
          <w:proofErr w:type="spellStart"/>
          <w:r>
            <w:rPr>
              <w:lang w:val="en-GB"/>
            </w:rPr>
            <w:t>Saraceno</w:t>
          </w:r>
          <w:proofErr w:type="spellEnd"/>
          <w:r>
            <w:rPr>
              <w:lang w:val="en-GB"/>
            </w:rPr>
            <w:t>, C. and Keck, W. (2010) ‘Can we identify intergenerational policy regimes in Europe?</w:t>
          </w:r>
          <w:proofErr w:type="gramStart"/>
          <w:r>
            <w:rPr>
              <w:lang w:val="en-GB"/>
            </w:rPr>
            <w:t>’,</w:t>
          </w:r>
          <w:proofErr w:type="gramEnd"/>
          <w:r>
            <w:rPr>
              <w:lang w:val="en-GB"/>
            </w:rPr>
            <w:t xml:space="preserve"> European Societies 12(5): 675–96.</w:t>
          </w:r>
        </w:p>
        <w:p w14:paraId="599E544C" w14:textId="77777777" w:rsidR="00AE58E8" w:rsidRDefault="00AE58E8" w:rsidP="00AE58E8">
          <w:pPr>
            <w:pStyle w:val="CitaviBibliographyEntry"/>
            <w:rPr>
              <w:lang w:val="en-GB"/>
            </w:rPr>
          </w:pPr>
          <w:bookmarkStart w:id="34" w:name="_CTVL0010aa49c15848940a59eff4c656fb83638"/>
          <w:bookmarkEnd w:id="33"/>
          <w:proofErr w:type="spellStart"/>
          <w:r>
            <w:rPr>
              <w:lang w:val="en-GB"/>
            </w:rPr>
            <w:t>Simonazzi</w:t>
          </w:r>
          <w:proofErr w:type="spellEnd"/>
          <w:r>
            <w:rPr>
              <w:lang w:val="en-GB"/>
            </w:rPr>
            <w:t>, A. (2008) ‘Care regimes and national employment models’, Cambridge Journal of Economics 33(2): 211–32.</w:t>
          </w:r>
        </w:p>
        <w:p w14:paraId="21B5B904" w14:textId="77777777" w:rsidR="00AE58E8" w:rsidRDefault="00AE58E8" w:rsidP="00AE58E8">
          <w:pPr>
            <w:pStyle w:val="CitaviBibliographyEntry"/>
            <w:rPr>
              <w:lang w:val="en-GB"/>
            </w:rPr>
          </w:pPr>
          <w:bookmarkStart w:id="35" w:name="_CTVL001c4cde9c35b0a4375a4d04a5ae1610beb"/>
          <w:bookmarkEnd w:id="34"/>
          <w:proofErr w:type="spellStart"/>
          <w:r>
            <w:rPr>
              <w:lang w:val="en-GB"/>
            </w:rPr>
            <w:t>Spasova</w:t>
          </w:r>
          <w:proofErr w:type="spellEnd"/>
          <w:r>
            <w:rPr>
              <w:lang w:val="en-GB"/>
            </w:rPr>
            <w:t xml:space="preserve">, S., </w:t>
          </w:r>
          <w:proofErr w:type="spellStart"/>
          <w:r>
            <w:rPr>
              <w:lang w:val="en-GB"/>
            </w:rPr>
            <w:t>Baeten</w:t>
          </w:r>
          <w:proofErr w:type="spellEnd"/>
          <w:r>
            <w:rPr>
              <w:lang w:val="en-GB"/>
            </w:rPr>
            <w:t xml:space="preserve">, R., </w:t>
          </w:r>
          <w:proofErr w:type="spellStart"/>
          <w:r>
            <w:rPr>
              <w:lang w:val="en-GB"/>
            </w:rPr>
            <w:t>Coster</w:t>
          </w:r>
          <w:proofErr w:type="spellEnd"/>
          <w:r>
            <w:rPr>
              <w:lang w:val="en-GB"/>
            </w:rPr>
            <w:t xml:space="preserve">, S., Ghailani, D., Peña-Casas, R. and </w:t>
          </w:r>
          <w:proofErr w:type="spellStart"/>
          <w:r>
            <w:rPr>
              <w:lang w:val="en-GB"/>
            </w:rPr>
            <w:t>Vanhercke</w:t>
          </w:r>
          <w:proofErr w:type="spellEnd"/>
          <w:r>
            <w:rPr>
              <w:lang w:val="en-GB"/>
            </w:rPr>
            <w:t xml:space="preserve">, B. (2018) </w:t>
          </w:r>
          <w:bookmarkEnd w:id="35"/>
          <w:r w:rsidRPr="00AE58E8">
            <w:rPr>
              <w:i/>
              <w:lang w:val="en-GB"/>
            </w:rPr>
            <w:t xml:space="preserve">Challenges in long-term care in Europe: A study of national policies. </w:t>
          </w:r>
          <w:r w:rsidRPr="00AE58E8">
            <w:rPr>
              <w:lang w:val="en-GB"/>
            </w:rPr>
            <w:t>Brussels.</w:t>
          </w:r>
        </w:p>
        <w:p w14:paraId="060AB1B3" w14:textId="77777777" w:rsidR="00AE58E8" w:rsidRDefault="00AE58E8" w:rsidP="00AE58E8">
          <w:pPr>
            <w:pStyle w:val="CitaviBibliographyEntry"/>
            <w:rPr>
              <w:lang w:val="en-GB"/>
            </w:rPr>
          </w:pPr>
          <w:bookmarkStart w:id="36" w:name="_CTVL00103efbb5656b9476aa5f278c064126856"/>
          <w:proofErr w:type="spellStart"/>
          <w:r>
            <w:rPr>
              <w:lang w:val="en-GB"/>
            </w:rPr>
            <w:t>Ungerson</w:t>
          </w:r>
          <w:proofErr w:type="spellEnd"/>
          <w:r>
            <w:rPr>
              <w:lang w:val="en-GB"/>
            </w:rPr>
            <w:t>, C. (1997) ‘Social Politics and the Commodification of Care’, Social Politics: International Studies in Gender, State &amp; Society 4(3): 362–81.</w:t>
          </w:r>
        </w:p>
        <w:p w14:paraId="7791B3CB" w14:textId="77777777" w:rsidR="00AE58E8" w:rsidRDefault="00AE58E8" w:rsidP="00AE58E8">
          <w:pPr>
            <w:pStyle w:val="CitaviBibliographyEntry"/>
            <w:rPr>
              <w:lang w:val="en-GB"/>
            </w:rPr>
          </w:pPr>
          <w:bookmarkStart w:id="37" w:name="_CTVL001ba09466a76eb497588929f7223bebb75"/>
          <w:bookmarkEnd w:id="36"/>
          <w:proofErr w:type="gramStart"/>
          <w:r>
            <w:rPr>
              <w:lang w:val="en-GB"/>
            </w:rPr>
            <w:t>van</w:t>
          </w:r>
          <w:proofErr w:type="gramEnd"/>
          <w:r>
            <w:rPr>
              <w:lang w:val="en-GB"/>
            </w:rPr>
            <w:t xml:space="preserve"> </w:t>
          </w:r>
          <w:proofErr w:type="spellStart"/>
          <w:r>
            <w:rPr>
              <w:lang w:val="en-GB"/>
            </w:rPr>
            <w:t>Hooren</w:t>
          </w:r>
          <w:proofErr w:type="spellEnd"/>
          <w:r>
            <w:rPr>
              <w:lang w:val="en-GB"/>
            </w:rPr>
            <w:t>, F. J. (2012) ‘Varieties of migrant care work: Comparing patterns of migrant labour in social care’, Journal of European Social Policy 22(2): 133–47.</w:t>
          </w:r>
        </w:p>
        <w:p w14:paraId="7F8E7957" w14:textId="2BAB5820" w:rsidR="00725171" w:rsidRDefault="00AE58E8" w:rsidP="00AE58E8">
          <w:pPr>
            <w:pStyle w:val="CitaviBibliographyEntry"/>
            <w:rPr>
              <w:lang w:val="en-GB"/>
            </w:rPr>
          </w:pPr>
          <w:bookmarkStart w:id="38" w:name="_CTVL001ab516b2141194d84a0d50dcc11af4e93"/>
          <w:bookmarkEnd w:id="37"/>
          <w:r>
            <w:rPr>
              <w:lang w:val="en-GB"/>
            </w:rPr>
            <w:t>Wendt, C. (2014) ‘Changing Healthcare System Types’, Social Policy &amp; Administration 48(7): 864–82.</w:t>
          </w:r>
          <w:bookmarkEnd w:id="38"/>
          <w:r w:rsidR="00D062D3">
            <w:rPr>
              <w:lang w:val="en-GB"/>
            </w:rPr>
            <w:fldChar w:fldCharType="end"/>
          </w:r>
        </w:p>
      </w:sdtContent>
    </w:sdt>
    <w:p w14:paraId="68E2CD42" w14:textId="0A5EA120" w:rsidR="00D062D3" w:rsidRPr="00AD66E9" w:rsidRDefault="00D062D3" w:rsidP="00DB62C0">
      <w:pPr>
        <w:pStyle w:val="CitaviBibliographyEntry"/>
        <w:spacing w:line="360" w:lineRule="auto"/>
        <w:jc w:val="both"/>
        <w:rPr>
          <w:lang w:val="en-GB"/>
        </w:rPr>
      </w:pPr>
    </w:p>
    <w:sectPr w:rsidR="00D062D3" w:rsidRPr="00AD66E9" w:rsidSect="00AD66E9">
      <w:headerReference w:type="even" r:id="rId7"/>
      <w:headerReference w:type="default" r:id="rId8"/>
      <w:footerReference w:type="even" r:id="rId9"/>
      <w:footerReference w:type="default" r:id="rId10"/>
      <w:headerReference w:type="first" r:id="rId11"/>
      <w:footerReference w:type="first" r:id="rId12"/>
      <w:pgSz w:w="11906" w:h="16838"/>
      <w:pgMar w:top="1417" w:right="1983"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0A12F9" w14:textId="77777777" w:rsidR="002D6014" w:rsidRDefault="002D6014" w:rsidP="00DB62C0">
      <w:pPr>
        <w:spacing w:after="0" w:line="240" w:lineRule="auto"/>
      </w:pPr>
      <w:r>
        <w:separator/>
      </w:r>
    </w:p>
  </w:endnote>
  <w:endnote w:type="continuationSeparator" w:id="0">
    <w:p w14:paraId="262C51D7" w14:textId="77777777" w:rsidR="002D6014" w:rsidRDefault="002D6014" w:rsidP="00DB62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03BC4D" w14:textId="77777777" w:rsidR="002D6014" w:rsidRDefault="002D6014">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1438537"/>
      <w:docPartObj>
        <w:docPartGallery w:val="Page Numbers (Bottom of Page)"/>
        <w:docPartUnique/>
      </w:docPartObj>
    </w:sdtPr>
    <w:sdtEndPr/>
    <w:sdtContent>
      <w:p w14:paraId="7C3FCD93" w14:textId="587E80BD" w:rsidR="002D6014" w:rsidRDefault="002D6014">
        <w:pPr>
          <w:pStyle w:val="Fuzeile"/>
          <w:jc w:val="right"/>
        </w:pPr>
        <w:r>
          <w:fldChar w:fldCharType="begin"/>
        </w:r>
        <w:r>
          <w:instrText>PAGE   \* MERGEFORMAT</w:instrText>
        </w:r>
        <w:r>
          <w:fldChar w:fldCharType="separate"/>
        </w:r>
        <w:r w:rsidR="0095023E">
          <w:rPr>
            <w:noProof/>
          </w:rPr>
          <w:t>11</w:t>
        </w:r>
        <w:r>
          <w:fldChar w:fldCharType="end"/>
        </w:r>
      </w:p>
    </w:sdtContent>
  </w:sdt>
  <w:p w14:paraId="36BE76A4" w14:textId="77777777" w:rsidR="002D6014" w:rsidRDefault="002D6014">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826691" w14:textId="77777777" w:rsidR="002D6014" w:rsidRDefault="002D601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5B023B" w14:textId="77777777" w:rsidR="002D6014" w:rsidRDefault="002D6014" w:rsidP="00DB62C0">
      <w:pPr>
        <w:spacing w:after="0" w:line="240" w:lineRule="auto"/>
      </w:pPr>
      <w:r>
        <w:separator/>
      </w:r>
    </w:p>
  </w:footnote>
  <w:footnote w:type="continuationSeparator" w:id="0">
    <w:p w14:paraId="4A579E45" w14:textId="77777777" w:rsidR="002D6014" w:rsidRDefault="002D6014" w:rsidP="00DB62C0">
      <w:pPr>
        <w:spacing w:after="0" w:line="240" w:lineRule="auto"/>
      </w:pPr>
      <w:r>
        <w:continuationSeparator/>
      </w:r>
    </w:p>
  </w:footnote>
  <w:footnote w:id="1">
    <w:p w14:paraId="335663CF" w14:textId="2DF44E39" w:rsidR="002D6014" w:rsidRPr="006D1F30" w:rsidRDefault="002D6014">
      <w:pPr>
        <w:pStyle w:val="Funotentext"/>
        <w:rPr>
          <w:lang w:val="en-US"/>
        </w:rPr>
      </w:pPr>
      <w:r>
        <w:rPr>
          <w:rStyle w:val="Funotenzeichen"/>
        </w:rPr>
        <w:footnoteRef/>
      </w:r>
      <w:r w:rsidRPr="006D1F30">
        <w:rPr>
          <w:lang w:val="en-US"/>
        </w:rPr>
        <w:t xml:space="preserve"> </w:t>
      </w:r>
      <w:r>
        <w:rPr>
          <w:lang w:val="en-US"/>
        </w:rPr>
        <w:t>In this draft we were not able to include this method.</w:t>
      </w:r>
    </w:p>
  </w:footnote>
  <w:footnote w:id="2">
    <w:p w14:paraId="1B65D86B" w14:textId="77777777" w:rsidR="002D6014" w:rsidRPr="00374A56" w:rsidRDefault="002D6014" w:rsidP="00FA06D6">
      <w:pPr>
        <w:pStyle w:val="Funotentext"/>
        <w:rPr>
          <w:lang w:val="en-US"/>
        </w:rPr>
      </w:pPr>
      <w:r>
        <w:rPr>
          <w:rStyle w:val="Funotenzeichen"/>
        </w:rPr>
        <w:footnoteRef/>
      </w:r>
      <w:r w:rsidRPr="00374A56">
        <w:rPr>
          <w:lang w:val="en-US"/>
        </w:rPr>
        <w:t xml:space="preserve"> For imputed values see table [XXXXXXXXXXX]</w:t>
      </w:r>
      <w:r>
        <w:rPr>
          <w:lang w:val="en-US"/>
        </w:rPr>
        <w:t>.</w:t>
      </w:r>
    </w:p>
  </w:footnote>
  <w:footnote w:id="3">
    <w:p w14:paraId="03F632FB" w14:textId="49FF9D89" w:rsidR="002D6014" w:rsidRPr="00D217D9" w:rsidRDefault="002D6014">
      <w:pPr>
        <w:pStyle w:val="Funotentext"/>
        <w:rPr>
          <w:lang w:val="en-US"/>
        </w:rPr>
      </w:pPr>
      <w:r>
        <w:rPr>
          <w:rStyle w:val="Funotenzeichen"/>
        </w:rPr>
        <w:footnoteRef/>
      </w:r>
      <w:r w:rsidRPr="00D217D9">
        <w:rPr>
          <w:lang w:val="en-US"/>
        </w:rPr>
        <w:t xml:space="preserve"> Experts have been contacted since May 2018. </w:t>
      </w:r>
      <w:r>
        <w:rPr>
          <w:lang w:val="en-US"/>
        </w:rPr>
        <w:t>The expert survey is not yet finished. Therefore, data and results are preliminary.</w:t>
      </w:r>
    </w:p>
  </w:footnote>
  <w:footnote w:id="4">
    <w:p w14:paraId="58B2A429" w14:textId="6C49D18A" w:rsidR="002D6014" w:rsidRPr="00DF6D31" w:rsidRDefault="002D6014">
      <w:pPr>
        <w:pStyle w:val="Funotentext"/>
        <w:rPr>
          <w:lang w:val="en-US"/>
        </w:rPr>
      </w:pPr>
      <w:r>
        <w:rPr>
          <w:rStyle w:val="Funotenzeichen"/>
        </w:rPr>
        <w:footnoteRef/>
      </w:r>
      <w:r w:rsidRPr="00DF6D31">
        <w:rPr>
          <w:lang w:val="en-US"/>
        </w:rPr>
        <w:t xml:space="preserve"> We will in the development of the paper adapt the new approach by</w:t>
      </w:r>
      <w:r>
        <w:rPr>
          <w:lang w:val="en-US"/>
        </w:rPr>
        <w:t xml:space="preserve"> </w:t>
      </w:r>
      <w:sdt>
        <w:sdtPr>
          <w:rPr>
            <w:lang w:val="en-US"/>
          </w:rPr>
          <w:alias w:val="Don't edit this field"/>
          <w:tag w:val="CitaviPlaceholder#1f30f8d3-e151-41ad-9d24-e77bd8856d43"/>
          <w:id w:val="-87699647"/>
          <w:placeholder>
            <w:docPart w:val="DefaultPlaceholder_-1854013440"/>
          </w:placeholder>
        </w:sdtPr>
        <w:sdtEndPr/>
        <w:sdtContent>
          <w:r>
            <w:rPr>
              <w:lang w:val="en-US"/>
            </w:rPr>
            <w:fldChar w:fldCharType="begin"/>
          </w:r>
          <w:r>
            <w:rPr>
              <w:lang w:val="en-US"/>
            </w:rPr>
            <w:instrText>ADDIN CitaviPlaceholder{eyIkaWQiOiIxIiwiQXNzb2NpYXRlV2l0aFBsYWNlaG9sZGVyVGFnIjoiQ2l0YXZpUGxhY2Vob2xkZXIjYzBlNzRhNjEtZGZlYy00ZmM2LWE3MzctN2U0Zjg1ODdmNTlhIiwiRW50cmllcyI6W3siJGlkIjoiMiIsIklkIjoiOGE1ZDdmMzYtYzI5Mi00ZmEyLTgxZGYtZTU0Yjc1MTY3YTYxIiwiUmFuZ2VMZW5ndGgiOjE2LCJSZWZlcmVuY2VJZCI6ImJhMjUxZDUxLTRjOWQtNGJhZS05NDk1LWI3YzZjMDI0NDRhYiIsIk5vUGFyIjp0cnVlLCJQZXJzb25Pbmx5Ijp0cnVlLCJSZWZlcmVuY2UiOnsiJGlkIjoiMyIsIkFic3RyYWN0Q29tcGxleGl0eSI6MCwiQWJzdHJhY3RTb3VyY2VUZXh0Rm9ybWF0IjowLCJBdXRob3JzIjpbeyIkaWQiOiI0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fX0seyIkaWQiOiI2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xpbmtlZFJlc291cmNlU3RhdHVzIjo4LCJPcmlnaW5hbFN0cmluZyI6IjMxMTMzNDQ0IiwiTGlua2VkUmVzb3VyY2VUeXBlIjo1LCJVcmlTdHJpbmciOiJodHRwOi8vd3d3Lm5jYmkubmxtLm5paC5nb3YvcHVibWVkLzMxMTMzNDQ0IiwiUHJvcGVydGllcyI6eyIkaWQiOiIxMC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QWRkcmVzcyI6eyIkaWQiOiIxMiIsIkxpbmtlZFJlc291cmNlU3RhdHVzIjo4LCJPcmlnaW5hbFN0cmluZyI6IjEwLjEwMTYvai5oZWFsdGhwb2wuMjAxOS4wNS4wMDEiLCJMaW5rZWRSZXNvdXJjZVR5cGUiOjUsIlVyaVN0cmluZyI6Imh0dHBzOi8vZG9pLm9yZy8xMC4xMDE2L2ouaGVhbHRocG9sLjIwMTkuMDUuMDAxIiwiUHJvcGVydGllcyI6eyIkaWQiOiIxMy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xN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}</w:instrText>
          </w:r>
          <w:r>
            <w:rPr>
              <w:lang w:val="en-US"/>
            </w:rPr>
            <w:fldChar w:fldCharType="separate"/>
          </w:r>
          <w:r>
            <w:rPr>
              <w:lang w:val="en-US"/>
            </w:rPr>
            <w:t xml:space="preserve">Reibling et al. </w:t>
          </w:r>
          <w:r>
            <w:rPr>
              <w:lang w:val="en-US"/>
            </w:rPr>
            <w:fldChar w:fldCharType="end"/>
          </w:r>
        </w:sdtContent>
      </w:sdt>
      <w:r>
        <w:rPr>
          <w:lang w:val="en-US"/>
        </w:rPr>
        <w:t xml:space="preserve"> </w:t>
      </w:r>
      <w:sdt>
        <w:sdtPr>
          <w:rPr>
            <w:lang w:val="en-US"/>
          </w:rPr>
          <w:alias w:val="Don't edit this field"/>
          <w:tag w:val="CitaviPlaceholder#c0e74a61-dfec-4fc6-a737-7e4f8587f59a"/>
          <w:id w:val="1559358894"/>
          <w:placeholder>
            <w:docPart w:val="DefaultPlaceholder_-1854013440"/>
          </w:placeholder>
        </w:sdtPr>
        <w:sdtEndPr/>
        <w:sdtContent>
          <w:r>
            <w:rPr>
              <w:lang w:val="en-US"/>
            </w:rPr>
            <w:fldChar w:fldCharType="begin"/>
          </w:r>
          <w:r>
            <w:rPr>
              <w:lang w:val="en-US"/>
            </w:rPr>
            <w:instrText>ADDIN CitaviPlaceholder{eyIkaWQiOiIxIiwiQXNzb2NpYXRlV2l0aFBsYWNlaG9sZGVyVGFnIjoiQ2l0YXZpUGxhY2Vob2xkZXIjMWYzMGY4ZDMtZTE1MS00MWFkLTlkMjQtZTc3YmQ4ODU2ZDQzIiwiRW50cmllcyI6W3siJGlkIjoiMiIsIklkIjoiOGQ3ZDc2M2YtMTZmMC00MzE4LTllODgtMzI2MzEzYzQyYWVkIiwiUmFuZ2VMZW5ndGgiOjYsIlJlZmVyZW5jZUlkIjoiYmEyNTFkNTEtNGM5ZC00YmFlLTk0OTUtYjdjNmMwMjQ0NGFiIiwiUmVmZXJlbmNlIjp7IiRpZCI6IjMiLCJBYnN0cmFjdENvbXBsZXhpdHkiOjAsIkFic3RyYWN0U291cmNlVGV4dEZvcm1hdCI6MCwiQXV0aG9ycyI6W3siJGlkIjoiNC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1In19LHsiJGlkIjoiNi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pZCI6Ijc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MaW5rZWRSZXNvdXJjZVN0YXR1cyI6OCwiT3JpZ2luYWxTdHJpbmciOiIzMTEzMzQ0NCIsIkxpbmtlZFJlc291cmNlVHlwZSI6NSwiVXJpU3RyaW5nIjoiaHR0cDovL3d3dy5uY2JpLm5sbS5uaWguZ292L3B1Ym1lZC8zMTEzMzQ0NCIsIlByb3BlcnRpZXMiOnsiJGlkIjoiMTAif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MSIsIkFkZHJlc3MiOnsiJGlkIjoiMTIiLCJMaW5rZWRSZXNvdXJjZVN0YXR1cyI6OCwiT3JpZ2luYWxTdHJpbmciOiIxMC4xMDE2L2ouaGVhbHRocG9sLjIwMTkuMDUuMDAxIiwiTGlua2VkUmVzb3VyY2VUeXBlIjo1LCJVcmlTdHJpbmciOiJodHRwczovL2RvaS5vcmcvMTAuMTAxNi9qLmhlYWx0aHBvbC4yMDE5LjA1LjAwMSIsIlByb3BlcnRpZXMiOnsiJGlkIjoiMTMif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FnZVJhbmdlTnVtYmVyIjo2MTEsIlBhZ2VSYW5nZU51bWJlcmluZ1R5cGUiOiJQYWdlIiwiUGFnZVJhbmdlTnVtZXJhbFN5c3RlbSI6IkFyYWJpYyIsIlBlcmlvZGljYWwiOnsiJGlkIjoiMTQ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kNyZWF0ZWRCeSI6Il9NYXJlaWtlIEFyaWFhbnMiLCJDcmVhdGVkT24iOiIyMDE5LTA2LTE0VDExOjE2OjIzIiwiTW9kaWZpZWRCeSI6Il9NYXJlaWtlIEFyaWFhbnMiLCJJZCI6ImJhMjUxZDUxLTRjOWQtNGJhZS05NDk1LWI3YzZjMDI0NDRhYiIsIk1vZGlmaWVkT24iOiIyMDE5LTA2LTI0VDExOjAyOjM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kpIn1dfSwiVGFnIjoiQ2l0YXZpUGxhY2Vob2xkZXIjYzBlNzRhNjEtZGZlYy00ZmM2LWE3MzctN2U0Zjg1ODdmNTlhIiwiVGV4dCI6IigyMDE5KSIsIldBSVZlcnNpb24iOiI2LjMuMC4wIn0=}</w:instrText>
          </w:r>
          <w:r>
            <w:rPr>
              <w:lang w:val="en-US"/>
            </w:rPr>
            <w:fldChar w:fldCharType="separate"/>
          </w:r>
          <w:r>
            <w:rPr>
              <w:lang w:val="en-US"/>
            </w:rPr>
            <w:t>(2019)</w:t>
          </w:r>
          <w:r>
            <w:rPr>
              <w:lang w:val="en-US"/>
            </w:rPr>
            <w:fldChar w:fldCharType="end"/>
          </w:r>
        </w:sdtContent>
      </w:sdt>
      <w:r>
        <w:rPr>
          <w:lang w:val="en-US"/>
        </w:rPr>
        <w:t>, who are using different clustering methods in order to derive at a reliable as well as flexible clustering resul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723D7B" w14:textId="77777777" w:rsidR="002D6014" w:rsidRDefault="002D6014">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A421F7" w14:textId="77777777" w:rsidR="002D6014" w:rsidRDefault="002D6014">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6FB1DC" w14:textId="77777777" w:rsidR="002D6014" w:rsidRDefault="002D6014">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131078" w:nlCheck="1" w:checkStyle="0"/>
  <w:activeWritingStyle w:appName="MSWord" w:lang="en-US" w:vendorID="64" w:dllVersion="131078" w:nlCheck="1" w:checkStyle="1"/>
  <w:activeWritingStyle w:appName="MSWord" w:lang="en-GB" w:vendorID="64" w:dllVersion="131078" w:nlCheck="1" w:checkStyle="1"/>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66E9"/>
    <w:rsid w:val="0001050A"/>
    <w:rsid w:val="00025E2C"/>
    <w:rsid w:val="00053BF1"/>
    <w:rsid w:val="00056E7C"/>
    <w:rsid w:val="00071351"/>
    <w:rsid w:val="000732E6"/>
    <w:rsid w:val="00082D2D"/>
    <w:rsid w:val="000B7A56"/>
    <w:rsid w:val="000E25FF"/>
    <w:rsid w:val="000E5EEF"/>
    <w:rsid w:val="0012335A"/>
    <w:rsid w:val="00126962"/>
    <w:rsid w:val="00136D75"/>
    <w:rsid w:val="00162B67"/>
    <w:rsid w:val="00173192"/>
    <w:rsid w:val="001817F0"/>
    <w:rsid w:val="00191ECF"/>
    <w:rsid w:val="001C0CE6"/>
    <w:rsid w:val="001D3817"/>
    <w:rsid w:val="001E64E8"/>
    <w:rsid w:val="002128F4"/>
    <w:rsid w:val="00216DEA"/>
    <w:rsid w:val="00241280"/>
    <w:rsid w:val="00245A78"/>
    <w:rsid w:val="0025677D"/>
    <w:rsid w:val="00272AF4"/>
    <w:rsid w:val="002A24A1"/>
    <w:rsid w:val="002A4812"/>
    <w:rsid w:val="002A57AA"/>
    <w:rsid w:val="002A6758"/>
    <w:rsid w:val="002C276B"/>
    <w:rsid w:val="002C694E"/>
    <w:rsid w:val="002D4667"/>
    <w:rsid w:val="002D6014"/>
    <w:rsid w:val="002D6AC0"/>
    <w:rsid w:val="002F083B"/>
    <w:rsid w:val="002F09EA"/>
    <w:rsid w:val="0033302D"/>
    <w:rsid w:val="003509B8"/>
    <w:rsid w:val="003611ED"/>
    <w:rsid w:val="00365897"/>
    <w:rsid w:val="00370427"/>
    <w:rsid w:val="00374A56"/>
    <w:rsid w:val="00387D21"/>
    <w:rsid w:val="003B6E4C"/>
    <w:rsid w:val="003C0489"/>
    <w:rsid w:val="003D5343"/>
    <w:rsid w:val="00427CA7"/>
    <w:rsid w:val="00444E03"/>
    <w:rsid w:val="004A3337"/>
    <w:rsid w:val="004B1DA7"/>
    <w:rsid w:val="004C3BAD"/>
    <w:rsid w:val="004E0187"/>
    <w:rsid w:val="00501DAF"/>
    <w:rsid w:val="00504F64"/>
    <w:rsid w:val="0055140A"/>
    <w:rsid w:val="00552069"/>
    <w:rsid w:val="00563976"/>
    <w:rsid w:val="00576CF1"/>
    <w:rsid w:val="00590032"/>
    <w:rsid w:val="005C7AD9"/>
    <w:rsid w:val="005E424B"/>
    <w:rsid w:val="006445C6"/>
    <w:rsid w:val="0064637A"/>
    <w:rsid w:val="006621CC"/>
    <w:rsid w:val="00673314"/>
    <w:rsid w:val="0068084C"/>
    <w:rsid w:val="00697062"/>
    <w:rsid w:val="006A34F1"/>
    <w:rsid w:val="006D1F30"/>
    <w:rsid w:val="006E1C8C"/>
    <w:rsid w:val="006E31C0"/>
    <w:rsid w:val="006E55FF"/>
    <w:rsid w:val="007105F9"/>
    <w:rsid w:val="00725171"/>
    <w:rsid w:val="00726E91"/>
    <w:rsid w:val="00733407"/>
    <w:rsid w:val="00747F35"/>
    <w:rsid w:val="007605EE"/>
    <w:rsid w:val="00761B67"/>
    <w:rsid w:val="0076718F"/>
    <w:rsid w:val="00772CDD"/>
    <w:rsid w:val="00774363"/>
    <w:rsid w:val="007A042A"/>
    <w:rsid w:val="007B6F15"/>
    <w:rsid w:val="007C7068"/>
    <w:rsid w:val="007F29CB"/>
    <w:rsid w:val="00840047"/>
    <w:rsid w:val="00854572"/>
    <w:rsid w:val="00873532"/>
    <w:rsid w:val="00895245"/>
    <w:rsid w:val="008B0625"/>
    <w:rsid w:val="008F1BAD"/>
    <w:rsid w:val="00902DC2"/>
    <w:rsid w:val="00915074"/>
    <w:rsid w:val="0092131F"/>
    <w:rsid w:val="0092358D"/>
    <w:rsid w:val="0095023E"/>
    <w:rsid w:val="00973D25"/>
    <w:rsid w:val="009A7344"/>
    <w:rsid w:val="009B51BE"/>
    <w:rsid w:val="009D12A7"/>
    <w:rsid w:val="009F5308"/>
    <w:rsid w:val="00A02BFB"/>
    <w:rsid w:val="00A07E6E"/>
    <w:rsid w:val="00A906A9"/>
    <w:rsid w:val="00A93F2D"/>
    <w:rsid w:val="00AB2A9F"/>
    <w:rsid w:val="00AD66E9"/>
    <w:rsid w:val="00AE58E8"/>
    <w:rsid w:val="00B14BB1"/>
    <w:rsid w:val="00B41CC2"/>
    <w:rsid w:val="00B456DE"/>
    <w:rsid w:val="00BB65C1"/>
    <w:rsid w:val="00BD0E63"/>
    <w:rsid w:val="00BE4D6B"/>
    <w:rsid w:val="00BE6B30"/>
    <w:rsid w:val="00BF17B8"/>
    <w:rsid w:val="00C04C9A"/>
    <w:rsid w:val="00C1368A"/>
    <w:rsid w:val="00C33595"/>
    <w:rsid w:val="00C33DD0"/>
    <w:rsid w:val="00C51D3B"/>
    <w:rsid w:val="00CA3F98"/>
    <w:rsid w:val="00CA4021"/>
    <w:rsid w:val="00CB5610"/>
    <w:rsid w:val="00CE49D5"/>
    <w:rsid w:val="00CE76F2"/>
    <w:rsid w:val="00D05F60"/>
    <w:rsid w:val="00D062D3"/>
    <w:rsid w:val="00D217D9"/>
    <w:rsid w:val="00D9383E"/>
    <w:rsid w:val="00DB62C0"/>
    <w:rsid w:val="00DF05EA"/>
    <w:rsid w:val="00DF6D31"/>
    <w:rsid w:val="00E2094C"/>
    <w:rsid w:val="00E22FC8"/>
    <w:rsid w:val="00E52E6F"/>
    <w:rsid w:val="00E96149"/>
    <w:rsid w:val="00EB32C7"/>
    <w:rsid w:val="00EB4D73"/>
    <w:rsid w:val="00EE18A7"/>
    <w:rsid w:val="00EF3AEC"/>
    <w:rsid w:val="00F211E8"/>
    <w:rsid w:val="00F279F3"/>
    <w:rsid w:val="00F30916"/>
    <w:rsid w:val="00F31400"/>
    <w:rsid w:val="00F51543"/>
    <w:rsid w:val="00F557A8"/>
    <w:rsid w:val="00F63503"/>
    <w:rsid w:val="00F90DFE"/>
    <w:rsid w:val="00F95583"/>
    <w:rsid w:val="00FA06D6"/>
    <w:rsid w:val="00FA0886"/>
    <w:rsid w:val="00FC736E"/>
    <w:rsid w:val="00FF02B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1CE87"/>
  <w15:chartTrackingRefBased/>
  <w15:docId w15:val="{14D231C8-7A9E-4629-AB15-C4F611D8D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D062D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semiHidden/>
    <w:unhideWhenUsed/>
    <w:qFormat/>
    <w:rsid w:val="009D12A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9D12A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9D12A7"/>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9D12A7"/>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9D12A7"/>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9D12A7"/>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9D12A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D12A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itaviBibliographyEntry">
    <w:name w:val="Citavi Bibliography Entry"/>
    <w:basedOn w:val="Standard"/>
    <w:link w:val="CitaviBibliographyEntryZchn"/>
    <w:rsid w:val="00D062D3"/>
    <w:pPr>
      <w:tabs>
        <w:tab w:val="left" w:pos="283"/>
      </w:tabs>
      <w:spacing w:after="0"/>
      <w:ind w:left="283" w:hanging="283"/>
    </w:pPr>
  </w:style>
  <w:style w:type="character" w:customStyle="1" w:styleId="CitaviBibliographyEntryZchn">
    <w:name w:val="Citavi Bibliography Entry Zchn"/>
    <w:basedOn w:val="Absatz-Standardschriftart"/>
    <w:link w:val="CitaviBibliographyEntry"/>
    <w:rsid w:val="00D062D3"/>
  </w:style>
  <w:style w:type="paragraph" w:customStyle="1" w:styleId="CitaviBibliographyHeading">
    <w:name w:val="Citavi Bibliography Heading"/>
    <w:basedOn w:val="berschrift1"/>
    <w:link w:val="CitaviBibliographyHeadingZchn"/>
    <w:rsid w:val="00D062D3"/>
  </w:style>
  <w:style w:type="character" w:customStyle="1" w:styleId="CitaviBibliographyHeadingZchn">
    <w:name w:val="Citavi Bibliography Heading Zchn"/>
    <w:basedOn w:val="Absatz-Standardschriftart"/>
    <w:link w:val="CitaviBibliographyHeading"/>
    <w:rsid w:val="00D062D3"/>
    <w:rPr>
      <w:rFonts w:asciiTheme="majorHAnsi" w:eastAsiaTheme="majorEastAsia" w:hAnsiTheme="majorHAnsi" w:cstheme="majorBidi"/>
      <w:color w:val="2E74B5" w:themeColor="accent1" w:themeShade="BF"/>
      <w:sz w:val="32"/>
      <w:szCs w:val="32"/>
    </w:rPr>
  </w:style>
  <w:style w:type="character" w:customStyle="1" w:styleId="berschrift1Zchn">
    <w:name w:val="Überschrift 1 Zchn"/>
    <w:basedOn w:val="Absatz-Standardschriftart"/>
    <w:link w:val="berschrift1"/>
    <w:uiPriority w:val="9"/>
    <w:rsid w:val="00D062D3"/>
    <w:rPr>
      <w:rFonts w:asciiTheme="majorHAnsi" w:eastAsiaTheme="majorEastAsia" w:hAnsiTheme="majorHAnsi" w:cstheme="majorBidi"/>
      <w:color w:val="2E74B5" w:themeColor="accent1" w:themeShade="BF"/>
      <w:sz w:val="32"/>
      <w:szCs w:val="32"/>
    </w:rPr>
  </w:style>
  <w:style w:type="paragraph" w:styleId="Kopfzeile">
    <w:name w:val="header"/>
    <w:basedOn w:val="Standard"/>
    <w:link w:val="KopfzeileZchn"/>
    <w:uiPriority w:val="99"/>
    <w:unhideWhenUsed/>
    <w:rsid w:val="00DB62C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B62C0"/>
  </w:style>
  <w:style w:type="paragraph" w:styleId="Fuzeile">
    <w:name w:val="footer"/>
    <w:basedOn w:val="Standard"/>
    <w:link w:val="FuzeileZchn"/>
    <w:uiPriority w:val="99"/>
    <w:unhideWhenUsed/>
    <w:rsid w:val="00DB62C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B62C0"/>
  </w:style>
  <w:style w:type="character" w:styleId="Kommentarzeichen">
    <w:name w:val="annotation reference"/>
    <w:basedOn w:val="Absatz-Standardschriftart"/>
    <w:uiPriority w:val="99"/>
    <w:semiHidden/>
    <w:unhideWhenUsed/>
    <w:rsid w:val="00444E03"/>
    <w:rPr>
      <w:sz w:val="16"/>
      <w:szCs w:val="16"/>
    </w:rPr>
  </w:style>
  <w:style w:type="paragraph" w:styleId="Kommentartext">
    <w:name w:val="annotation text"/>
    <w:basedOn w:val="Standard"/>
    <w:link w:val="KommentartextZchn"/>
    <w:uiPriority w:val="99"/>
    <w:semiHidden/>
    <w:unhideWhenUsed/>
    <w:rsid w:val="00444E0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44E03"/>
    <w:rPr>
      <w:sz w:val="20"/>
      <w:szCs w:val="20"/>
    </w:rPr>
  </w:style>
  <w:style w:type="paragraph" w:styleId="Kommentarthema">
    <w:name w:val="annotation subject"/>
    <w:basedOn w:val="Kommentartext"/>
    <w:next w:val="Kommentartext"/>
    <w:link w:val="KommentarthemaZchn"/>
    <w:uiPriority w:val="99"/>
    <w:semiHidden/>
    <w:unhideWhenUsed/>
    <w:rsid w:val="00444E03"/>
    <w:rPr>
      <w:b/>
      <w:bCs/>
    </w:rPr>
  </w:style>
  <w:style w:type="character" w:customStyle="1" w:styleId="KommentarthemaZchn">
    <w:name w:val="Kommentarthema Zchn"/>
    <w:basedOn w:val="KommentartextZchn"/>
    <w:link w:val="Kommentarthema"/>
    <w:uiPriority w:val="99"/>
    <w:semiHidden/>
    <w:rsid w:val="00444E03"/>
    <w:rPr>
      <w:b/>
      <w:bCs/>
      <w:sz w:val="20"/>
      <w:szCs w:val="20"/>
    </w:rPr>
  </w:style>
  <w:style w:type="paragraph" w:styleId="Sprechblasentext">
    <w:name w:val="Balloon Text"/>
    <w:basedOn w:val="Standard"/>
    <w:link w:val="SprechblasentextZchn"/>
    <w:uiPriority w:val="99"/>
    <w:semiHidden/>
    <w:unhideWhenUsed/>
    <w:rsid w:val="00444E0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44E03"/>
    <w:rPr>
      <w:rFonts w:ascii="Segoe UI" w:hAnsi="Segoe UI" w:cs="Segoe UI"/>
      <w:sz w:val="18"/>
      <w:szCs w:val="18"/>
    </w:rPr>
  </w:style>
  <w:style w:type="paragraph" w:styleId="Funotentext">
    <w:name w:val="footnote text"/>
    <w:basedOn w:val="Standard"/>
    <w:link w:val="FunotentextZchn"/>
    <w:uiPriority w:val="99"/>
    <w:semiHidden/>
    <w:unhideWhenUsed/>
    <w:rsid w:val="00374A56"/>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374A56"/>
    <w:rPr>
      <w:sz w:val="20"/>
      <w:szCs w:val="20"/>
    </w:rPr>
  </w:style>
  <w:style w:type="character" w:styleId="Funotenzeichen">
    <w:name w:val="footnote reference"/>
    <w:basedOn w:val="Absatz-Standardschriftart"/>
    <w:uiPriority w:val="99"/>
    <w:semiHidden/>
    <w:unhideWhenUsed/>
    <w:rsid w:val="00374A56"/>
    <w:rPr>
      <w:vertAlign w:val="superscript"/>
    </w:rPr>
  </w:style>
  <w:style w:type="character" w:styleId="Platzhaltertext">
    <w:name w:val="Placeholder Text"/>
    <w:basedOn w:val="Absatz-Standardschriftart"/>
    <w:uiPriority w:val="99"/>
    <w:semiHidden/>
    <w:rsid w:val="00725171"/>
    <w:rPr>
      <w:color w:val="808080"/>
    </w:rPr>
  </w:style>
  <w:style w:type="paragraph" w:customStyle="1" w:styleId="CitaviBibliographySubheading1">
    <w:name w:val="Citavi Bibliography Subheading 1"/>
    <w:basedOn w:val="berschrift2"/>
    <w:link w:val="CitaviBibliographySubheading1Zchn"/>
    <w:rsid w:val="009D12A7"/>
    <w:pPr>
      <w:spacing w:line="360" w:lineRule="auto"/>
      <w:jc w:val="both"/>
      <w:outlineLvl w:val="9"/>
    </w:pPr>
    <w:rPr>
      <w:i/>
      <w:lang w:val="en-US"/>
    </w:rPr>
  </w:style>
  <w:style w:type="character" w:customStyle="1" w:styleId="CitaviBibliographySubheading1Zchn">
    <w:name w:val="Citavi Bibliography Subheading 1 Zchn"/>
    <w:basedOn w:val="Absatz-Standardschriftart"/>
    <w:link w:val="CitaviBibliographySubheading1"/>
    <w:rsid w:val="009D12A7"/>
    <w:rPr>
      <w:rFonts w:asciiTheme="majorHAnsi" w:eastAsiaTheme="majorEastAsia" w:hAnsiTheme="majorHAnsi" w:cstheme="majorBidi"/>
      <w:i/>
      <w:color w:val="2E74B5" w:themeColor="accent1" w:themeShade="BF"/>
      <w:sz w:val="26"/>
      <w:szCs w:val="26"/>
      <w:lang w:val="en-US"/>
    </w:rPr>
  </w:style>
  <w:style w:type="character" w:customStyle="1" w:styleId="berschrift2Zchn">
    <w:name w:val="Überschrift 2 Zchn"/>
    <w:basedOn w:val="Absatz-Standardschriftart"/>
    <w:link w:val="berschrift2"/>
    <w:uiPriority w:val="9"/>
    <w:semiHidden/>
    <w:rsid w:val="009D12A7"/>
    <w:rPr>
      <w:rFonts w:asciiTheme="majorHAnsi" w:eastAsiaTheme="majorEastAsia" w:hAnsiTheme="majorHAnsi" w:cstheme="majorBidi"/>
      <w:color w:val="2E74B5" w:themeColor="accent1" w:themeShade="BF"/>
      <w:sz w:val="26"/>
      <w:szCs w:val="26"/>
    </w:rPr>
  </w:style>
  <w:style w:type="paragraph" w:customStyle="1" w:styleId="CitaviBibliographySubheading2">
    <w:name w:val="Citavi Bibliography Subheading 2"/>
    <w:basedOn w:val="berschrift3"/>
    <w:link w:val="CitaviBibliographySubheading2Zchn"/>
    <w:rsid w:val="009D12A7"/>
    <w:pPr>
      <w:spacing w:line="360" w:lineRule="auto"/>
      <w:jc w:val="both"/>
      <w:outlineLvl w:val="9"/>
    </w:pPr>
    <w:rPr>
      <w:i/>
      <w:lang w:val="en-US"/>
    </w:rPr>
  </w:style>
  <w:style w:type="character" w:customStyle="1" w:styleId="CitaviBibliographySubheading2Zchn">
    <w:name w:val="Citavi Bibliography Subheading 2 Zchn"/>
    <w:basedOn w:val="Absatz-Standardschriftart"/>
    <w:link w:val="CitaviBibliographySubheading2"/>
    <w:rsid w:val="009D12A7"/>
    <w:rPr>
      <w:rFonts w:asciiTheme="majorHAnsi" w:eastAsiaTheme="majorEastAsia" w:hAnsiTheme="majorHAnsi" w:cstheme="majorBidi"/>
      <w:i/>
      <w:color w:val="1F4D78" w:themeColor="accent1" w:themeShade="7F"/>
      <w:sz w:val="24"/>
      <w:szCs w:val="24"/>
      <w:lang w:val="en-US"/>
    </w:rPr>
  </w:style>
  <w:style w:type="character" w:customStyle="1" w:styleId="berschrift3Zchn">
    <w:name w:val="Überschrift 3 Zchn"/>
    <w:basedOn w:val="Absatz-Standardschriftart"/>
    <w:link w:val="berschrift3"/>
    <w:uiPriority w:val="9"/>
    <w:semiHidden/>
    <w:rsid w:val="009D12A7"/>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rsid w:val="009D12A7"/>
    <w:pPr>
      <w:spacing w:line="360" w:lineRule="auto"/>
      <w:jc w:val="both"/>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9D12A7"/>
    <w:rPr>
      <w:rFonts w:asciiTheme="majorHAnsi" w:eastAsiaTheme="majorEastAsia" w:hAnsiTheme="majorHAnsi" w:cstheme="majorBidi"/>
      <w:iCs/>
      <w:color w:val="2E74B5" w:themeColor="accent1" w:themeShade="BF"/>
      <w:lang w:val="en-US"/>
    </w:rPr>
  </w:style>
  <w:style w:type="character" w:customStyle="1" w:styleId="berschrift4Zchn">
    <w:name w:val="Überschrift 4 Zchn"/>
    <w:basedOn w:val="Absatz-Standardschriftart"/>
    <w:link w:val="berschrift4"/>
    <w:uiPriority w:val="9"/>
    <w:semiHidden/>
    <w:rsid w:val="009D12A7"/>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berschrift5"/>
    <w:link w:val="CitaviBibliographySubheading4Zchn"/>
    <w:rsid w:val="009D12A7"/>
    <w:pPr>
      <w:spacing w:line="360" w:lineRule="auto"/>
      <w:jc w:val="both"/>
      <w:outlineLvl w:val="9"/>
    </w:pPr>
    <w:rPr>
      <w:i/>
      <w:lang w:val="en-US"/>
    </w:rPr>
  </w:style>
  <w:style w:type="character" w:customStyle="1" w:styleId="CitaviBibliographySubheading4Zchn">
    <w:name w:val="Citavi Bibliography Subheading 4 Zchn"/>
    <w:basedOn w:val="Absatz-Standardschriftart"/>
    <w:link w:val="CitaviBibliographySubheading4"/>
    <w:rsid w:val="009D12A7"/>
    <w:rPr>
      <w:rFonts w:asciiTheme="majorHAnsi" w:eastAsiaTheme="majorEastAsia" w:hAnsiTheme="majorHAnsi" w:cstheme="majorBidi"/>
      <w:i/>
      <w:color w:val="2E74B5" w:themeColor="accent1" w:themeShade="BF"/>
      <w:lang w:val="en-US"/>
    </w:rPr>
  </w:style>
  <w:style w:type="character" w:customStyle="1" w:styleId="berschrift5Zchn">
    <w:name w:val="Überschrift 5 Zchn"/>
    <w:basedOn w:val="Absatz-Standardschriftart"/>
    <w:link w:val="berschrift5"/>
    <w:uiPriority w:val="9"/>
    <w:semiHidden/>
    <w:rsid w:val="009D12A7"/>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Zchn"/>
    <w:rsid w:val="009D12A7"/>
    <w:pPr>
      <w:spacing w:line="360" w:lineRule="auto"/>
      <w:jc w:val="both"/>
      <w:outlineLvl w:val="9"/>
    </w:pPr>
    <w:rPr>
      <w:i/>
      <w:lang w:val="en-US"/>
    </w:rPr>
  </w:style>
  <w:style w:type="character" w:customStyle="1" w:styleId="CitaviBibliographySubheading5Zchn">
    <w:name w:val="Citavi Bibliography Subheading 5 Zchn"/>
    <w:basedOn w:val="Absatz-Standardschriftart"/>
    <w:link w:val="CitaviBibliographySubheading5"/>
    <w:rsid w:val="009D12A7"/>
    <w:rPr>
      <w:rFonts w:asciiTheme="majorHAnsi" w:eastAsiaTheme="majorEastAsia" w:hAnsiTheme="majorHAnsi" w:cstheme="majorBidi"/>
      <w:i/>
      <w:color w:val="1F4D78" w:themeColor="accent1" w:themeShade="7F"/>
      <w:lang w:val="en-US"/>
    </w:rPr>
  </w:style>
  <w:style w:type="character" w:customStyle="1" w:styleId="berschrift6Zchn">
    <w:name w:val="Überschrift 6 Zchn"/>
    <w:basedOn w:val="Absatz-Standardschriftart"/>
    <w:link w:val="berschrift6"/>
    <w:uiPriority w:val="9"/>
    <w:semiHidden/>
    <w:rsid w:val="009D12A7"/>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Zchn"/>
    <w:rsid w:val="009D12A7"/>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9D12A7"/>
    <w:rPr>
      <w:rFonts w:asciiTheme="majorHAnsi" w:eastAsiaTheme="majorEastAsia" w:hAnsiTheme="majorHAnsi" w:cstheme="majorBidi"/>
      <w:iCs/>
      <w:color w:val="1F4D78" w:themeColor="accent1" w:themeShade="7F"/>
      <w:lang w:val="en-US"/>
    </w:rPr>
  </w:style>
  <w:style w:type="character" w:customStyle="1" w:styleId="berschrift7Zchn">
    <w:name w:val="Überschrift 7 Zchn"/>
    <w:basedOn w:val="Absatz-Standardschriftart"/>
    <w:link w:val="berschrift7"/>
    <w:uiPriority w:val="9"/>
    <w:semiHidden/>
    <w:rsid w:val="009D12A7"/>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Zchn"/>
    <w:rsid w:val="009D12A7"/>
    <w:pPr>
      <w:spacing w:line="360" w:lineRule="auto"/>
      <w:jc w:val="both"/>
      <w:outlineLvl w:val="9"/>
    </w:pPr>
    <w:rPr>
      <w:i/>
      <w:lang w:val="en-US"/>
    </w:rPr>
  </w:style>
  <w:style w:type="character" w:customStyle="1" w:styleId="CitaviBibliographySubheading7Zchn">
    <w:name w:val="Citavi Bibliography Subheading 7 Zchn"/>
    <w:basedOn w:val="Absatz-Standardschriftart"/>
    <w:link w:val="CitaviBibliographySubheading7"/>
    <w:rsid w:val="009D12A7"/>
    <w:rPr>
      <w:rFonts w:asciiTheme="majorHAnsi" w:eastAsiaTheme="majorEastAsia" w:hAnsiTheme="majorHAnsi" w:cstheme="majorBidi"/>
      <w: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9D12A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9D12A7"/>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9D12A7"/>
    <w:rPr>
      <w:rFonts w:asciiTheme="majorHAnsi" w:eastAsiaTheme="majorEastAsia" w:hAnsiTheme="majorHAnsi" w:cstheme="majorBid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9D12A7"/>
    <w:rPr>
      <w:rFonts w:asciiTheme="majorHAnsi" w:eastAsiaTheme="majorEastAsia" w:hAnsiTheme="majorHAnsi" w:cstheme="majorBidi"/>
      <w:i/>
      <w:iCs/>
      <w:color w:val="272727" w:themeColor="text1" w:themeTint="D8"/>
      <w:sz w:val="21"/>
      <w:szCs w:val="21"/>
    </w:rPr>
  </w:style>
  <w:style w:type="table" w:styleId="Tabellenraster">
    <w:name w:val="Table Grid"/>
    <w:basedOn w:val="NormaleTabelle"/>
    <w:uiPriority w:val="39"/>
    <w:rsid w:val="006A34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EB555234-F338-43D8-99E0-9BF692681E9D}"/>
      </w:docPartPr>
      <w:docPartBody>
        <w:p w:rsidR="008E32BE" w:rsidRDefault="003053B6">
          <w:r w:rsidRPr="00170DD2">
            <w:rPr>
              <w:rStyle w:val="Platzhaltertext"/>
            </w:rPr>
            <w:t>Klicken oder tippen Sie hier, um Text einzugeben.</w:t>
          </w:r>
        </w:p>
      </w:docPartBody>
    </w:docPart>
    <w:docPart>
      <w:docPartPr>
        <w:name w:val="13AD7C84CDD84F019250A833886B9A12"/>
        <w:category>
          <w:name w:val="Allgemein"/>
          <w:gallery w:val="placeholder"/>
        </w:category>
        <w:types>
          <w:type w:val="bbPlcHdr"/>
        </w:types>
        <w:behaviors>
          <w:behavior w:val="content"/>
        </w:behaviors>
        <w:guid w:val="{E837B1FD-8BE3-4A31-8724-A1B3C2CC7E78}"/>
      </w:docPartPr>
      <w:docPartBody>
        <w:p w:rsidR="00192F28" w:rsidRDefault="00192F28" w:rsidP="00192F28">
          <w:pPr>
            <w:pStyle w:val="13AD7C84CDD84F019250A833886B9A12"/>
          </w:pPr>
          <w:r w:rsidRPr="00170DD2">
            <w:rPr>
              <w:rStyle w:val="Platzhaltertext"/>
            </w:rPr>
            <w:t>Klicken oder tippen Sie hier, um Text einzugeben.</w:t>
          </w:r>
        </w:p>
      </w:docPartBody>
    </w:docPart>
    <w:docPart>
      <w:docPartPr>
        <w:name w:val="BA4933A98030458B918C9F0ABAEC5A28"/>
        <w:category>
          <w:name w:val="Allgemein"/>
          <w:gallery w:val="placeholder"/>
        </w:category>
        <w:types>
          <w:type w:val="bbPlcHdr"/>
        </w:types>
        <w:behaviors>
          <w:behavior w:val="content"/>
        </w:behaviors>
        <w:guid w:val="{376807E6-38E1-4A90-BD2A-7FB4E0FA3386}"/>
      </w:docPartPr>
      <w:docPartBody>
        <w:p w:rsidR="00192F28" w:rsidRDefault="00192F28" w:rsidP="00192F28">
          <w:pPr>
            <w:pStyle w:val="BA4933A98030458B918C9F0ABAEC5A28"/>
          </w:pPr>
          <w:r w:rsidRPr="00170DD2">
            <w:rPr>
              <w:rStyle w:val="Platzhaltertext"/>
            </w:rPr>
            <w:t>Klicken oder tippen Sie hier, um Text einzugeben.</w:t>
          </w:r>
        </w:p>
      </w:docPartBody>
    </w:docPart>
    <w:docPart>
      <w:docPartPr>
        <w:name w:val="5008B0D918464BC0BF306EC1295FB619"/>
        <w:category>
          <w:name w:val="Allgemein"/>
          <w:gallery w:val="placeholder"/>
        </w:category>
        <w:types>
          <w:type w:val="bbPlcHdr"/>
        </w:types>
        <w:behaviors>
          <w:behavior w:val="content"/>
        </w:behaviors>
        <w:guid w:val="{B610D9E1-19D9-4D17-BA20-859E5BB86A5A}"/>
      </w:docPartPr>
      <w:docPartBody>
        <w:p w:rsidR="00092767" w:rsidRDefault="00192F28" w:rsidP="00192F28">
          <w:pPr>
            <w:pStyle w:val="5008B0D918464BC0BF306EC1295FB619"/>
          </w:pPr>
          <w:r w:rsidRPr="00170D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53B6"/>
    <w:rsid w:val="00092767"/>
    <w:rsid w:val="00192F28"/>
    <w:rsid w:val="003053B6"/>
    <w:rsid w:val="008E32BE"/>
    <w:rsid w:val="00A70037"/>
    <w:rsid w:val="00E72B61"/>
    <w:rsid w:val="00F837F5"/>
    <w:rsid w:val="00FF768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92F28"/>
    <w:rPr>
      <w:color w:val="808080"/>
    </w:rPr>
  </w:style>
  <w:style w:type="paragraph" w:customStyle="1" w:styleId="0B8A3F0C7E6C4DB1AEC0D3C2F6CAC5A4">
    <w:name w:val="0B8A3F0C7E6C4DB1AEC0D3C2F6CAC5A4"/>
    <w:rsid w:val="003053B6"/>
  </w:style>
  <w:style w:type="paragraph" w:customStyle="1" w:styleId="F88FDC6EF90B4E829023FC9767D4DCE5">
    <w:name w:val="F88FDC6EF90B4E829023FC9767D4DCE5"/>
    <w:rsid w:val="003053B6"/>
  </w:style>
  <w:style w:type="paragraph" w:customStyle="1" w:styleId="95098219C498468799690A5DF6E5AF84">
    <w:name w:val="95098219C498468799690A5DF6E5AF84"/>
    <w:rsid w:val="00FF7681"/>
  </w:style>
  <w:style w:type="paragraph" w:customStyle="1" w:styleId="13AD7C84CDD84F019250A833886B9A12">
    <w:name w:val="13AD7C84CDD84F019250A833886B9A12"/>
    <w:rsid w:val="00192F28"/>
  </w:style>
  <w:style w:type="paragraph" w:customStyle="1" w:styleId="BA4933A98030458B918C9F0ABAEC5A28">
    <w:name w:val="BA4933A98030458B918C9F0ABAEC5A28"/>
    <w:rsid w:val="00192F28"/>
  </w:style>
  <w:style w:type="paragraph" w:customStyle="1" w:styleId="5008B0D918464BC0BF306EC1295FB619">
    <w:name w:val="5008B0D918464BC0BF306EC1295FB619"/>
    <w:rsid w:val="00192F2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47D4B7-5E07-47BB-8B43-757FF6F34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96393</Words>
  <Characters>607276</Characters>
  <Application>Microsoft Office Word</Application>
  <DocSecurity>0</DocSecurity>
  <Lines>5060</Lines>
  <Paragraphs>140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02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iaan</dc:creator>
  <cp:keywords/>
  <dc:description/>
  <cp:lastModifiedBy>Mareike Ariaans</cp:lastModifiedBy>
  <cp:revision>7</cp:revision>
  <cp:lastPrinted>2019-06-25T05:59:00Z</cp:lastPrinted>
  <dcterms:created xsi:type="dcterms:W3CDTF">2019-06-27T07:00:00Z</dcterms:created>
  <dcterms:modified xsi:type="dcterms:W3CDTF">2019-06-27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elcare_ma_LTCTypology</vt:lpwstr>
  </property>
  <property fmtid="{D5CDD505-2E9C-101B-9397-08002B2CF9AE}" pid="3" name="CitaviDocumentProperty_6">
    <vt:lpwstr>True</vt:lpwstr>
  </property>
  <property fmtid="{D5CDD505-2E9C-101B-9397-08002B2CF9AE}" pid="4" name="CitaviDocumentProperty_0">
    <vt:lpwstr>b4ee5ea6-6499-44e2-98d1-af7d42a5fdbf</vt:lpwstr>
  </property>
  <property fmtid="{D5CDD505-2E9C-101B-9397-08002B2CF9AE}" pid="5" name="CitaviDocumentProperty_8">
    <vt:lpwstr>C:\Users\Mareike Ariaans\Documents\Citavi 6\Projects\coelcare_ma_LTCTypology\coelcare_ma_LTCTypology.ctv6</vt:lpwstr>
  </property>
  <property fmtid="{D5CDD505-2E9C-101B-9397-08002B2CF9AE}" pid="6" name="CitaviDocumentProperty_1">
    <vt:lpwstr>6.3.0.0</vt:lpwstr>
  </property>
</Properties>
</file>